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26EB" w:rsidRPr="00903D3B" w:rsidRDefault="00450DC0" w:rsidP="00903D3B">
      <w:pPr>
        <w:tabs>
          <w:tab w:val="left" w:pos="1530"/>
          <w:tab w:val="left" w:pos="3060"/>
        </w:tabs>
        <w:spacing w:line="240" w:lineRule="auto"/>
        <w:jc w:val="center"/>
        <w:rPr>
          <w:rFonts w:ascii="Times New Roman" w:hAnsi="Times New Roman" w:cs="Times New Roman"/>
          <w:i/>
          <w:sz w:val="24"/>
          <w:szCs w:val="24"/>
        </w:rPr>
      </w:pPr>
      <w:bookmarkStart w:id="0" w:name="_Toc93493302"/>
      <w:bookmarkStart w:id="1" w:name="_Toc93512024"/>
      <w:r w:rsidRPr="00903D3B">
        <w:rPr>
          <w:rFonts w:ascii="Times New Roman" w:hAnsi="Times New Roman" w:cs="Times New Roman"/>
          <w:b/>
          <w:sz w:val="24"/>
          <w:szCs w:val="24"/>
        </w:rPr>
        <w:t>B</w:t>
      </w:r>
      <w:r w:rsidR="00386C0A" w:rsidRPr="00903D3B">
        <w:rPr>
          <w:rFonts w:ascii="Times New Roman" w:hAnsi="Times New Roman" w:cs="Times New Roman"/>
          <w:b/>
          <w:sz w:val="24"/>
          <w:szCs w:val="24"/>
        </w:rPr>
        <w:t xml:space="preserve">AB </w:t>
      </w:r>
      <w:bookmarkStart w:id="2" w:name="_Toc93493303"/>
      <w:bookmarkEnd w:id="0"/>
      <w:bookmarkEnd w:id="1"/>
      <w:r w:rsidR="00903D3B">
        <w:rPr>
          <w:rFonts w:ascii="Times New Roman" w:hAnsi="Times New Roman" w:cs="Times New Roman"/>
          <w:b/>
          <w:sz w:val="24"/>
          <w:szCs w:val="24"/>
        </w:rPr>
        <w:t>I</w:t>
      </w:r>
    </w:p>
    <w:p w:rsidR="00BD0AFD" w:rsidRPr="00BB5633" w:rsidRDefault="00BD0AFD" w:rsidP="00E70306">
      <w:pPr>
        <w:pStyle w:val="Heading1"/>
        <w:rPr>
          <w:b/>
        </w:rPr>
      </w:pPr>
      <w:bookmarkStart w:id="3" w:name="_Toc93512025"/>
      <w:r w:rsidRPr="00BB5633">
        <w:rPr>
          <w:rFonts w:cs="Times New Roman"/>
          <w:b/>
          <w:szCs w:val="24"/>
        </w:rPr>
        <w:t>PENDAHULUAN</w:t>
      </w:r>
      <w:bookmarkEnd w:id="2"/>
      <w:bookmarkEnd w:id="3"/>
    </w:p>
    <w:p w:rsidR="00BD0AFD" w:rsidRPr="00386C0A" w:rsidRDefault="00386C0A" w:rsidP="00386C0A">
      <w:pPr>
        <w:pStyle w:val="Heading2"/>
        <w:rPr>
          <w:b/>
          <w:color w:val="auto"/>
        </w:rPr>
      </w:pPr>
      <w:bookmarkStart w:id="4" w:name="_Toc93493304"/>
      <w:bookmarkStart w:id="5" w:name="_Toc93512026"/>
      <w:r w:rsidRPr="00386C0A">
        <w:rPr>
          <w:b/>
          <w:color w:val="auto"/>
        </w:rPr>
        <w:t xml:space="preserve">A. </w:t>
      </w:r>
      <w:r w:rsidR="00BD0AFD" w:rsidRPr="00386C0A">
        <w:rPr>
          <w:b/>
          <w:color w:val="auto"/>
        </w:rPr>
        <w:t>Latar Belakang</w:t>
      </w:r>
      <w:bookmarkEnd w:id="4"/>
      <w:bookmarkEnd w:id="5"/>
    </w:p>
    <w:p w:rsidR="00BD0AFD" w:rsidRPr="009D09DE" w:rsidRDefault="00BD0AFD" w:rsidP="0093263A">
      <w:pPr>
        <w:spacing w:line="480" w:lineRule="auto"/>
        <w:ind w:left="1080"/>
        <w:jc w:val="both"/>
        <w:rPr>
          <w:rFonts w:ascii="Times New Roman" w:hAnsi="Times New Roman" w:cs="Times New Roman"/>
          <w:sz w:val="24"/>
          <w:szCs w:val="24"/>
        </w:rPr>
      </w:pPr>
      <w:r w:rsidRPr="009D09DE">
        <w:rPr>
          <w:rFonts w:ascii="Times New Roman" w:hAnsi="Times New Roman" w:cs="Times New Roman"/>
          <w:sz w:val="24"/>
          <w:szCs w:val="24"/>
        </w:rPr>
        <w:t>Perkembangan dunia fashion saat ini mengalami k</w:t>
      </w:r>
      <w:r w:rsidR="00F14940">
        <w:rPr>
          <w:rFonts w:ascii="Times New Roman" w:hAnsi="Times New Roman" w:cs="Times New Roman"/>
          <w:sz w:val="24"/>
          <w:szCs w:val="24"/>
        </w:rPr>
        <w:t xml:space="preserve">enaikan trend yang signifikan. </w:t>
      </w:r>
      <w:r w:rsidRPr="009D09DE">
        <w:rPr>
          <w:rFonts w:ascii="Times New Roman" w:hAnsi="Times New Roman" w:cs="Times New Roman"/>
          <w:sz w:val="24"/>
          <w:szCs w:val="24"/>
        </w:rPr>
        <w:t>Terbukti banyaknya perusahaan yang berlomba-lomba untuk memikat daya tarik konsumen dengan menciptakan produk-produk fashion yang konsumen nya terfokus pada anak muda atau remaja yang ingin tampil kekin</w:t>
      </w:r>
      <w:r w:rsidR="00F14940">
        <w:rPr>
          <w:rFonts w:ascii="Times New Roman" w:hAnsi="Times New Roman" w:cs="Times New Roman"/>
          <w:sz w:val="24"/>
          <w:szCs w:val="24"/>
        </w:rPr>
        <w:t>ian dan berbeda dengan lainnya.</w:t>
      </w:r>
      <w:r w:rsidRPr="009D09DE">
        <w:rPr>
          <w:rFonts w:ascii="Times New Roman" w:hAnsi="Times New Roman" w:cs="Times New Roman"/>
          <w:sz w:val="24"/>
          <w:szCs w:val="24"/>
        </w:rPr>
        <w:t xml:space="preserve"> Sehingga menjadi kan persaingan pada bidang fashion semakin ketat t</w:t>
      </w:r>
      <w:r w:rsidR="00EF245F">
        <w:rPr>
          <w:rFonts w:ascii="Times New Roman" w:hAnsi="Times New Roman" w:cs="Times New Roman"/>
          <w:sz w:val="24"/>
          <w:szCs w:val="24"/>
        </w:rPr>
        <w:t>erutama dalam menawarkan produk</w:t>
      </w:r>
      <w:r w:rsidRPr="009D09DE">
        <w:rPr>
          <w:rFonts w:ascii="Times New Roman" w:hAnsi="Times New Roman" w:cs="Times New Roman"/>
          <w:sz w:val="24"/>
          <w:szCs w:val="24"/>
        </w:rPr>
        <w:t>nya ke konsumen dengan berbagai cara agar konsumen tertarik dan</w:t>
      </w:r>
      <w:r w:rsidR="00F14940">
        <w:rPr>
          <w:rFonts w:ascii="Times New Roman" w:hAnsi="Times New Roman" w:cs="Times New Roman"/>
          <w:sz w:val="24"/>
          <w:szCs w:val="24"/>
        </w:rPr>
        <w:t xml:space="preserve"> melakukan keputusan pembelian.</w:t>
      </w:r>
      <w:r w:rsidRPr="009D09DE">
        <w:rPr>
          <w:rFonts w:ascii="Times New Roman" w:hAnsi="Times New Roman" w:cs="Times New Roman"/>
          <w:sz w:val="24"/>
          <w:szCs w:val="24"/>
        </w:rPr>
        <w:t xml:space="preserve"> Sebuah keputusan pembelian yang dilakukan oleh seorang konsumen didasari atas keinginan dan kebutuhannya terhadap suatu produk dan banyak faktor yang dapat</w:t>
      </w:r>
      <w:r w:rsidR="00F14940">
        <w:rPr>
          <w:rFonts w:ascii="Times New Roman" w:hAnsi="Times New Roman" w:cs="Times New Roman"/>
          <w:sz w:val="24"/>
          <w:szCs w:val="24"/>
        </w:rPr>
        <w:t xml:space="preserve"> mendasari keputusan pembelian. </w:t>
      </w:r>
      <w:r w:rsidRPr="009D09DE">
        <w:rPr>
          <w:rFonts w:ascii="Times New Roman" w:hAnsi="Times New Roman" w:cs="Times New Roman"/>
          <w:sz w:val="24"/>
          <w:szCs w:val="24"/>
        </w:rPr>
        <w:t>Proses pengambilan keputusan pembelian sangat dipe</w:t>
      </w:r>
      <w:r w:rsidR="00F14940">
        <w:rPr>
          <w:rFonts w:ascii="Times New Roman" w:hAnsi="Times New Roman" w:cs="Times New Roman"/>
          <w:sz w:val="24"/>
          <w:szCs w:val="24"/>
        </w:rPr>
        <w:t>ngaruhi oleh perilaku konsumen,</w:t>
      </w:r>
      <w:r w:rsidRPr="009D09DE">
        <w:rPr>
          <w:rFonts w:ascii="Times New Roman" w:hAnsi="Times New Roman" w:cs="Times New Roman"/>
          <w:sz w:val="24"/>
          <w:szCs w:val="24"/>
        </w:rPr>
        <w:t xml:space="preserve"> proses tersebut sebenarnya proses pemecahan masalah dalam rangka memenuhi kein</w:t>
      </w:r>
      <w:r w:rsidR="00F14940">
        <w:rPr>
          <w:rFonts w:ascii="Times New Roman" w:hAnsi="Times New Roman" w:cs="Times New Roman"/>
          <w:sz w:val="24"/>
          <w:szCs w:val="24"/>
        </w:rPr>
        <w:t>ginan atau kebutuhan konsumen.</w:t>
      </w:r>
    </w:p>
    <w:p w:rsidR="00BD0AFD" w:rsidRPr="00413180" w:rsidRDefault="00BD0AFD" w:rsidP="0093263A">
      <w:pPr>
        <w:pStyle w:val="Default"/>
        <w:spacing w:line="480" w:lineRule="auto"/>
        <w:ind w:left="1080" w:firstLine="360"/>
        <w:jc w:val="both"/>
        <w:rPr>
          <w:rFonts w:ascii="Times New Roman" w:hAnsi="Times New Roman" w:cs="Times New Roman"/>
        </w:rPr>
      </w:pPr>
      <w:r w:rsidRPr="00413180">
        <w:rPr>
          <w:rFonts w:ascii="Times New Roman" w:hAnsi="Times New Roman" w:cs="Times New Roman"/>
        </w:rPr>
        <w:t xml:space="preserve">Keputusan pembelian </w:t>
      </w:r>
      <w:r w:rsidRPr="00413180">
        <w:rPr>
          <w:rFonts w:ascii="Times New Roman" w:hAnsi="Times New Roman" w:cs="Times New Roman"/>
          <w:bCs/>
        </w:rPr>
        <w:t>merupakan</w:t>
      </w:r>
      <w:r w:rsidR="003C7804">
        <w:rPr>
          <w:rFonts w:ascii="Times New Roman" w:hAnsi="Times New Roman" w:cs="Times New Roman"/>
          <w:bCs/>
        </w:rPr>
        <w:t xml:space="preserve"> </w:t>
      </w:r>
      <w:r w:rsidRPr="00413180">
        <w:rPr>
          <w:rFonts w:ascii="Times New Roman" w:hAnsi="Times New Roman" w:cs="Times New Roman"/>
          <w:bCs/>
        </w:rPr>
        <w:t>perilaku</w:t>
      </w:r>
      <w:r w:rsidRPr="00413180">
        <w:rPr>
          <w:rFonts w:ascii="Times New Roman" w:hAnsi="Times New Roman" w:cs="Times New Roman"/>
        </w:rPr>
        <w:t xml:space="preserve"> se</w:t>
      </w:r>
      <w:r w:rsidRPr="00413180">
        <w:rPr>
          <w:rFonts w:ascii="Times New Roman" w:hAnsi="Times New Roman" w:cs="Times New Roman"/>
          <w:bCs/>
        </w:rPr>
        <w:t>seorang</w:t>
      </w:r>
      <w:r w:rsidRPr="00413180">
        <w:rPr>
          <w:rFonts w:ascii="Times New Roman" w:hAnsi="Times New Roman" w:cs="Times New Roman"/>
        </w:rPr>
        <w:t xml:space="preserve"> untuk membeli atau </w:t>
      </w:r>
      <w:r w:rsidRPr="00413180">
        <w:rPr>
          <w:rFonts w:ascii="Times New Roman" w:hAnsi="Times New Roman" w:cs="Times New Roman"/>
          <w:bCs/>
        </w:rPr>
        <w:t>memakai</w:t>
      </w:r>
      <w:r w:rsidRPr="00413180">
        <w:rPr>
          <w:rFonts w:ascii="Times New Roman" w:hAnsi="Times New Roman" w:cs="Times New Roman"/>
        </w:rPr>
        <w:t xml:space="preserve"> suatu produk baik berupa barang </w:t>
      </w:r>
      <w:r w:rsidRPr="00413180">
        <w:rPr>
          <w:rFonts w:ascii="Times New Roman" w:hAnsi="Times New Roman" w:cs="Times New Roman"/>
          <w:bCs/>
        </w:rPr>
        <w:t>dan</w:t>
      </w:r>
      <w:r w:rsidRPr="00413180">
        <w:rPr>
          <w:rFonts w:ascii="Times New Roman" w:hAnsi="Times New Roman" w:cs="Times New Roman"/>
        </w:rPr>
        <w:t xml:space="preserve"> jasa </w:t>
      </w:r>
      <w:r w:rsidRPr="00413180">
        <w:rPr>
          <w:rFonts w:ascii="Times New Roman" w:hAnsi="Times New Roman" w:cs="Times New Roman"/>
          <w:bCs/>
        </w:rPr>
        <w:t xml:space="preserve">yang </w:t>
      </w:r>
      <w:r w:rsidRPr="00413180">
        <w:rPr>
          <w:rFonts w:ascii="Times New Roman" w:hAnsi="Times New Roman" w:cs="Times New Roman"/>
        </w:rPr>
        <w:t>diyakini akan</w:t>
      </w:r>
      <w:r w:rsidRPr="00413180">
        <w:rPr>
          <w:rFonts w:ascii="Times New Roman" w:hAnsi="Times New Roman" w:cs="Times New Roman"/>
          <w:bCs/>
        </w:rPr>
        <w:t>mengakibatkan</w:t>
      </w:r>
      <w:r w:rsidRPr="00413180">
        <w:rPr>
          <w:rFonts w:ascii="Times New Roman" w:hAnsi="Times New Roman" w:cs="Times New Roman"/>
        </w:rPr>
        <w:t xml:space="preserve"> kepuasan konsumen dan kesediaan menanggung resiko yang mungkin ditimbulkan. Konsumen </w:t>
      </w:r>
      <w:r w:rsidRPr="00413180">
        <w:rPr>
          <w:rFonts w:ascii="Times New Roman" w:hAnsi="Times New Roman" w:cs="Times New Roman"/>
          <w:bCs/>
        </w:rPr>
        <w:t>melakukan</w:t>
      </w:r>
      <w:r w:rsidRPr="00413180">
        <w:rPr>
          <w:rFonts w:ascii="Times New Roman" w:hAnsi="Times New Roman" w:cs="Times New Roman"/>
        </w:rPr>
        <w:t xml:space="preserve"> keputusan </w:t>
      </w:r>
      <w:r w:rsidRPr="00413180">
        <w:rPr>
          <w:rFonts w:ascii="Times New Roman" w:hAnsi="Times New Roman" w:cs="Times New Roman"/>
        </w:rPr>
        <w:lastRenderedPageBreak/>
        <w:t xml:space="preserve">pembelian setiap hari. Pemasar perlu mengetahui apa </w:t>
      </w:r>
      <w:r w:rsidRPr="00413180">
        <w:rPr>
          <w:rFonts w:ascii="Times New Roman" w:hAnsi="Times New Roman" w:cs="Times New Roman"/>
          <w:bCs/>
        </w:rPr>
        <w:t>yang menjadi</w:t>
      </w:r>
      <w:r w:rsidRPr="00413180">
        <w:rPr>
          <w:rFonts w:ascii="Times New Roman" w:hAnsi="Times New Roman" w:cs="Times New Roman"/>
        </w:rPr>
        <w:t xml:space="preserve"> bahan pertimbangan konsumen </w:t>
      </w:r>
      <w:r w:rsidRPr="00413180">
        <w:rPr>
          <w:rFonts w:ascii="Times New Roman" w:hAnsi="Times New Roman" w:cs="Times New Roman"/>
          <w:bCs/>
        </w:rPr>
        <w:t>saat</w:t>
      </w:r>
      <w:r w:rsidRPr="00413180">
        <w:rPr>
          <w:rFonts w:ascii="Times New Roman" w:hAnsi="Times New Roman" w:cs="Times New Roman"/>
        </w:rPr>
        <w:t xml:space="preserve"> melakukan keputusan pembelian </w:t>
      </w:r>
      <w:r w:rsidR="00D312BB" w:rsidRPr="00413180">
        <w:rPr>
          <w:rFonts w:ascii="Times New Roman" w:hAnsi="Times New Roman" w:cs="Times New Roman"/>
        </w:rPr>
        <w:fldChar w:fldCharType="begin" w:fldLock="1"/>
      </w:r>
      <w:r w:rsidRPr="00413180">
        <w:rPr>
          <w:rFonts w:ascii="Times New Roman" w:hAnsi="Times New Roman" w:cs="Times New Roman"/>
        </w:rPr>
        <w:instrText>ADDIN CSL_CITATION {"citationItems":[{"id":"ITEM-1","itemData":{"abstract":"Tujuan penelitian ini adalah untuk menganalisis faktor-faktor yang berpengaruh bagi konsumen dalam membuat keputusan pembelian. Variabel independen terdiri dari Harga (X1), Kualitas Produk (X2) dan Citra Merek (X3). Variabel dependen adalah Keputusan Pembelian mobil Toyota Kijang Innova di Samarinda. Sampel berjumlah 50 responden yang diambil menggunakan teknik Insidental Sampling. Analisis yang digunakan adalah analisis regresi berganda, hasilnya yaitu Y = 0,240 + 0,128X1 + 0,331X2 + 0,486X3. Berdasarkan Uji F dan Uji t, hasil yang diperoleh bahwa variable Harga, Kualitas Produk dan citra merek berpengaruh positif dan signifikan terhadap keputusan pembelian. Dalam penelitian ini diperoleh nilai koefisien determinasi (R2) sebesar 0,797 artinya model koefisien determinasi bagus. Hal ini menunjukkan bahwa 79,70% keputusan pembelian konsumen terhadap mobil Toyota Kijang Innova di Samarinda dipengaruhi oleh variasi dari ketiga variable independen yaitu atribut produk, harga dan citra merek. Sedangkan sisanya 20,30% dipengaruhi oleh variabel-variabel lainnya yang tidak diteliti. Kata Kunci : Harga, Kualitas Produk, Citra merek, Keputusan pembelian","author":[{"dropping-particle":"","family":"Irmalisa","given":"","non-dropping-particle":"","parse-names":false,"suffix":""},{"dropping-particle":"","family":"Suharno","given":"","non-dropping-particle":"","parse-names":false,"suffix":""},{"dropping-particle":"","family":"Kuleh","given":"J","non-dropping-particle":"","parse-names":false,"suffix":""}],"container-title":"Jurnal Manajemen","id":"ITEM-1","issue":"1","issued":{"date-parts":[["2016"]]},"page":"30-42","title":"Pengaruh Harga, Kualitas Produk dan Citra Merek (Brand Image) Terhadap Keputusan Pembelian Mobil Toyota Kijang Innova di Samarinda","type":"article-journal","volume":"8"},"uris":["http://www.mendeley.com/documents/?uuid=1df9a7eb-14a1-4ba4-baba-cb8f99203ed6"]}],"mendeley":{"formattedCitation":"(Irmalisa et al., 2016)","plainTextFormattedCitation":"(Irmalisa et al., 2016)","previouslyFormattedCitation":"(Irmalisa et al., 2016)"},"properties":{"noteIndex":0},"schema":"https://github.com/citation-style-language/schema/raw/master/csl-citation.json"}</w:instrText>
      </w:r>
      <w:r w:rsidR="00D312BB" w:rsidRPr="00413180">
        <w:rPr>
          <w:rFonts w:ascii="Times New Roman" w:hAnsi="Times New Roman" w:cs="Times New Roman"/>
        </w:rPr>
        <w:fldChar w:fldCharType="separate"/>
      </w:r>
      <w:r w:rsidR="00F14940">
        <w:rPr>
          <w:rFonts w:ascii="Times New Roman" w:hAnsi="Times New Roman" w:cs="Times New Roman"/>
          <w:noProof/>
        </w:rPr>
        <w:t xml:space="preserve">(Irmalisa </w:t>
      </w:r>
      <w:r w:rsidR="00F14940" w:rsidRPr="00F14940">
        <w:rPr>
          <w:rFonts w:ascii="Times New Roman" w:hAnsi="Times New Roman" w:cs="Times New Roman"/>
          <w:i/>
          <w:noProof/>
        </w:rPr>
        <w:t>et</w:t>
      </w:r>
      <w:r w:rsidR="00621590">
        <w:rPr>
          <w:rFonts w:ascii="Times New Roman" w:hAnsi="Times New Roman" w:cs="Times New Roman"/>
          <w:i/>
          <w:noProof/>
        </w:rPr>
        <w:t xml:space="preserve"> </w:t>
      </w:r>
      <w:r w:rsidRPr="00F14940">
        <w:rPr>
          <w:rFonts w:ascii="Times New Roman" w:hAnsi="Times New Roman" w:cs="Times New Roman"/>
          <w:i/>
          <w:noProof/>
        </w:rPr>
        <w:t>al.</w:t>
      </w:r>
      <w:r w:rsidR="00F14940">
        <w:rPr>
          <w:rFonts w:ascii="Times New Roman" w:hAnsi="Times New Roman" w:cs="Times New Roman"/>
          <w:noProof/>
        </w:rPr>
        <w:t xml:space="preserve">, </w:t>
      </w:r>
      <w:r w:rsidRPr="00413180">
        <w:rPr>
          <w:rFonts w:ascii="Times New Roman" w:hAnsi="Times New Roman" w:cs="Times New Roman"/>
          <w:noProof/>
        </w:rPr>
        <w:t>2016)</w:t>
      </w:r>
      <w:r w:rsidR="00D312BB" w:rsidRPr="00413180">
        <w:rPr>
          <w:rFonts w:ascii="Times New Roman" w:hAnsi="Times New Roman" w:cs="Times New Roman"/>
        </w:rPr>
        <w:fldChar w:fldCharType="end"/>
      </w:r>
      <w:r w:rsidRPr="00413180">
        <w:rPr>
          <w:rFonts w:ascii="Times New Roman" w:hAnsi="Times New Roman" w:cs="Times New Roman"/>
        </w:rPr>
        <w:t>.</w:t>
      </w:r>
      <w:r w:rsidR="00621590">
        <w:rPr>
          <w:rFonts w:ascii="Times New Roman" w:hAnsi="Times New Roman" w:cs="Times New Roman"/>
        </w:rPr>
        <w:t xml:space="preserve"> </w:t>
      </w:r>
      <w:r w:rsidRPr="00413180">
        <w:rPr>
          <w:rFonts w:ascii="Times New Roman" w:hAnsi="Times New Roman" w:cs="Times New Roman"/>
        </w:rPr>
        <w:t xml:space="preserve">Keputusan pembelian suatu bagian </w:t>
      </w:r>
      <w:r w:rsidRPr="00413180">
        <w:rPr>
          <w:rFonts w:ascii="Times New Roman" w:hAnsi="Times New Roman" w:cs="Times New Roman"/>
          <w:bCs/>
        </w:rPr>
        <w:t>yang</w:t>
      </w:r>
      <w:r w:rsidRPr="00413180">
        <w:rPr>
          <w:rFonts w:ascii="Times New Roman" w:hAnsi="Times New Roman" w:cs="Times New Roman"/>
        </w:rPr>
        <w:t xml:space="preserve"> paling </w:t>
      </w:r>
      <w:r w:rsidRPr="00413180">
        <w:rPr>
          <w:rFonts w:ascii="Times New Roman" w:hAnsi="Times New Roman" w:cs="Times New Roman"/>
          <w:bCs/>
        </w:rPr>
        <w:t>utama</w:t>
      </w:r>
      <w:r w:rsidR="00621590">
        <w:rPr>
          <w:rFonts w:ascii="Times New Roman" w:hAnsi="Times New Roman" w:cs="Times New Roman"/>
          <w:bCs/>
        </w:rPr>
        <w:t xml:space="preserve"> </w:t>
      </w:r>
      <w:r w:rsidRPr="00413180">
        <w:rPr>
          <w:rFonts w:ascii="Times New Roman" w:hAnsi="Times New Roman" w:cs="Times New Roman"/>
          <w:bCs/>
        </w:rPr>
        <w:t xml:space="preserve">dalam </w:t>
      </w:r>
      <w:r w:rsidRPr="00413180">
        <w:rPr>
          <w:rFonts w:ascii="Times New Roman" w:hAnsi="Times New Roman" w:cs="Times New Roman"/>
        </w:rPr>
        <w:t xml:space="preserve">perilaku konsumen </w:t>
      </w:r>
      <w:r w:rsidRPr="00413180">
        <w:rPr>
          <w:rFonts w:ascii="Times New Roman" w:hAnsi="Times New Roman" w:cs="Times New Roman"/>
          <w:bCs/>
        </w:rPr>
        <w:t xml:space="preserve">yang mentukan </w:t>
      </w:r>
      <w:r w:rsidRPr="00413180">
        <w:rPr>
          <w:rFonts w:ascii="Times New Roman" w:hAnsi="Times New Roman" w:cs="Times New Roman"/>
        </w:rPr>
        <w:t xml:space="preserve">keputusan </w:t>
      </w:r>
      <w:r w:rsidRPr="00413180">
        <w:rPr>
          <w:rFonts w:ascii="Times New Roman" w:hAnsi="Times New Roman" w:cs="Times New Roman"/>
          <w:bCs/>
        </w:rPr>
        <w:t xml:space="preserve">dalam </w:t>
      </w:r>
      <w:r w:rsidRPr="00413180">
        <w:rPr>
          <w:rFonts w:ascii="Times New Roman" w:hAnsi="Times New Roman" w:cs="Times New Roman"/>
        </w:rPr>
        <w:t xml:space="preserve">pembelian produk </w:t>
      </w:r>
      <w:r w:rsidRPr="00413180">
        <w:rPr>
          <w:rFonts w:ascii="Times New Roman" w:hAnsi="Times New Roman" w:cs="Times New Roman"/>
          <w:bCs/>
        </w:rPr>
        <w:t>dan</w:t>
      </w:r>
      <w:r w:rsidRPr="00413180">
        <w:rPr>
          <w:rFonts w:ascii="Times New Roman" w:hAnsi="Times New Roman" w:cs="Times New Roman"/>
        </w:rPr>
        <w:t xml:space="preserve"> jasa. Dalam </w:t>
      </w:r>
      <w:r w:rsidRPr="00413180">
        <w:rPr>
          <w:rFonts w:ascii="Times New Roman" w:hAnsi="Times New Roman" w:cs="Times New Roman"/>
          <w:bCs/>
        </w:rPr>
        <w:t>menciptakan</w:t>
      </w:r>
      <w:r w:rsidRPr="00413180">
        <w:rPr>
          <w:rFonts w:ascii="Times New Roman" w:hAnsi="Times New Roman" w:cs="Times New Roman"/>
        </w:rPr>
        <w:t xml:space="preserve"> sebuah keputusan, konsumen </w:t>
      </w:r>
      <w:r w:rsidRPr="00413180">
        <w:rPr>
          <w:rFonts w:ascii="Times New Roman" w:hAnsi="Times New Roman" w:cs="Times New Roman"/>
          <w:bCs/>
        </w:rPr>
        <w:t>tidak</w:t>
      </w:r>
      <w:r w:rsidRPr="00413180">
        <w:rPr>
          <w:rFonts w:ascii="Times New Roman" w:hAnsi="Times New Roman" w:cs="Times New Roman"/>
        </w:rPr>
        <w:t xml:space="preserve"> terlepas </w:t>
      </w:r>
      <w:r w:rsidRPr="00413180">
        <w:rPr>
          <w:rFonts w:ascii="Times New Roman" w:hAnsi="Times New Roman" w:cs="Times New Roman"/>
          <w:bCs/>
        </w:rPr>
        <w:t xml:space="preserve">dari </w:t>
      </w:r>
      <w:r w:rsidRPr="00413180">
        <w:rPr>
          <w:rFonts w:ascii="Times New Roman" w:hAnsi="Times New Roman" w:cs="Times New Roman"/>
        </w:rPr>
        <w:t xml:space="preserve">faktor </w:t>
      </w:r>
      <w:r w:rsidRPr="00413180">
        <w:rPr>
          <w:rFonts w:ascii="Times New Roman" w:hAnsi="Times New Roman" w:cs="Times New Roman"/>
          <w:bCs/>
        </w:rPr>
        <w:t>yang</w:t>
      </w:r>
      <w:r w:rsidRPr="00413180">
        <w:rPr>
          <w:rFonts w:ascii="Times New Roman" w:hAnsi="Times New Roman" w:cs="Times New Roman"/>
        </w:rPr>
        <w:t xml:space="preserve"> mempengaruhi dan memotivasi konsumen </w:t>
      </w:r>
      <w:r w:rsidRPr="00413180">
        <w:rPr>
          <w:rFonts w:ascii="Times New Roman" w:hAnsi="Times New Roman" w:cs="Times New Roman"/>
          <w:bCs/>
        </w:rPr>
        <w:t>buat</w:t>
      </w:r>
      <w:r w:rsidRPr="00413180">
        <w:rPr>
          <w:rFonts w:ascii="Times New Roman" w:hAnsi="Times New Roman" w:cs="Times New Roman"/>
        </w:rPr>
        <w:t xml:space="preserve"> mengadakan pembelian </w:t>
      </w:r>
      <w:r w:rsidR="00D312BB" w:rsidRPr="00413180">
        <w:rPr>
          <w:rFonts w:ascii="Times New Roman" w:hAnsi="Times New Roman" w:cs="Times New Roman"/>
        </w:rPr>
        <w:fldChar w:fldCharType="begin" w:fldLock="1"/>
      </w:r>
      <w:r w:rsidRPr="00413180">
        <w:rPr>
          <w:rFonts w:ascii="Times New Roman" w:hAnsi="Times New Roman" w:cs="Times New Roman"/>
        </w:rPr>
        <w:instrText>ADDIN CSL_CITATION {"citationItems":[{"id":"ITEM-1","itemData":{"DOI":"10.30997/jsei.v4i1.1066","ISSN":"2442-4420","abstract":"Tujuan penelitian ini adalah untuk menganalisis pengaruh brand image, lokasi dan store atmosphere terhadap proses keputusan pembelian konsumen pada minimarket \"Kedai Yatim\". Jenis penelitian ini adalah kuantitatif. Sumber data penelitian ini merupakan data primer yang berasal dari sampel yaitu konsumen minimarket \"Kedai Yatim\". Pengumpulan data dilakukan dengan menyebarkan kuesioner kepada 100 responden. Penelitian ini menggunakan metode analisis Regresi Berganda. Hasil temuan dari penelitian ini menunjukkan bahwa: (1) brand image berpengaruh secara signifikan terhadap proses keputusan pembelian konsumen pada minimarket \"Kedai Yatim\" (2) lokasi berpengaruh secara signifikan terhadap proses keputusan pembelian konsumen pada minimarket \"Kedai Yatim\" (3) store atmosphere berpengaruh secara signifikan terhadap proses keputusan pembelian konsumen pada minimarket \"Kedai Yatim\", dan (4) brand image, lokasi dan store atmosphere berpengaruh secara signifikan terhadap proses keputusan pembelian konsumen pada minimarket \"Kedai Yatim\".Kata Kunci : Brand Image, Lokasi, Store Atmosphere, Proses Keputusan Pembelian","author":[{"dropping-particle":"","family":"Fikri","given":"Muhammad Zainul","non-dropping-particle":"","parse-names":false,"suffix":""},{"dropping-particle":"","family":"Mulazid","given":"Ade Sofyan","non-dropping-particle":"","parse-names":false,"suffix":""}],"container-title":"Jurnal Syarikah : Jurnal Ekonomi Islam","id":"ITEM-1","issue":"1","issued":{"date-parts":[["2018"]]},"page":"22-32","title":"Pengaruh Brand Image, Lokasi Dan Store Atmosphere Terhadap Proses Keputusan Pembelian Konsumen Pada Minimarket “Kedai Yatim”","type":"article-journal","volume":"4"},"uris":["http://www.mendeley.com/documents/?uuid=b2ce702d-0aa9-4c96-88af-d92e144d39dc"]}],"mendeley":{"formattedCitation":"(Fikri &amp; Mulazid, 2018)","plainTextFormattedCitation":"(Fikri &amp; Mulazid, 2018)","previouslyFormattedCitation":"(Fikri &amp; Mulazid, 2018)"},"properties":{"noteIndex":0},"schema":"https://github.com/citation-style-language/schema/raw/master/csl-citation.json"}</w:instrText>
      </w:r>
      <w:r w:rsidR="00D312BB" w:rsidRPr="00413180">
        <w:rPr>
          <w:rFonts w:ascii="Times New Roman" w:hAnsi="Times New Roman" w:cs="Times New Roman"/>
        </w:rPr>
        <w:fldChar w:fldCharType="separate"/>
      </w:r>
      <w:r w:rsidR="00F14940">
        <w:rPr>
          <w:rFonts w:ascii="Times New Roman" w:hAnsi="Times New Roman" w:cs="Times New Roman"/>
          <w:noProof/>
        </w:rPr>
        <w:t xml:space="preserve">(Fikri &amp; Mulazid, </w:t>
      </w:r>
      <w:r w:rsidRPr="00413180">
        <w:rPr>
          <w:rFonts w:ascii="Times New Roman" w:hAnsi="Times New Roman" w:cs="Times New Roman"/>
          <w:noProof/>
        </w:rPr>
        <w:t>2018)</w:t>
      </w:r>
      <w:r w:rsidR="00D312BB" w:rsidRPr="00413180">
        <w:rPr>
          <w:rFonts w:ascii="Times New Roman" w:hAnsi="Times New Roman" w:cs="Times New Roman"/>
        </w:rPr>
        <w:fldChar w:fldCharType="end"/>
      </w:r>
      <w:r w:rsidR="00F14940">
        <w:rPr>
          <w:rFonts w:ascii="Times New Roman" w:hAnsi="Times New Roman" w:cs="Times New Roman"/>
        </w:rPr>
        <w:t>.</w:t>
      </w:r>
      <w:r w:rsidRPr="00413180">
        <w:rPr>
          <w:rFonts w:ascii="Times New Roman" w:hAnsi="Times New Roman" w:cs="Times New Roman"/>
        </w:rPr>
        <w:t xml:space="preserve"> Didalam keputusan pembelian konsumen dapat memilih barang atau jasa yang akan digunakan dengan mengamati dan meniliti langsung sehingga konsumen tidak salah pilih dalam menentukan </w:t>
      </w:r>
      <w:r w:rsidR="00F14940">
        <w:rPr>
          <w:rFonts w:ascii="Times New Roman" w:hAnsi="Times New Roman" w:cs="Times New Roman"/>
        </w:rPr>
        <w:t>produk mana yang akan di pilih.</w:t>
      </w:r>
    </w:p>
    <w:p w:rsidR="00BD0AFD" w:rsidRPr="00413180" w:rsidRDefault="00BD0AFD" w:rsidP="0093263A">
      <w:pPr>
        <w:pStyle w:val="Default"/>
        <w:spacing w:line="480" w:lineRule="auto"/>
        <w:ind w:left="1080" w:firstLine="360"/>
        <w:jc w:val="both"/>
        <w:rPr>
          <w:rFonts w:ascii="Times New Roman" w:hAnsi="Times New Roman" w:cs="Times New Roman"/>
        </w:rPr>
      </w:pPr>
      <w:r w:rsidRPr="00413180">
        <w:rPr>
          <w:rFonts w:ascii="Times New Roman" w:hAnsi="Times New Roman" w:cs="Times New Roman"/>
          <w:bCs/>
          <w:i/>
        </w:rPr>
        <w:t xml:space="preserve">Brand </w:t>
      </w:r>
      <w:r w:rsidRPr="00413180">
        <w:rPr>
          <w:rFonts w:ascii="Times New Roman" w:hAnsi="Times New Roman" w:cs="Times New Roman"/>
          <w:i/>
        </w:rPr>
        <w:t>image</w:t>
      </w:r>
      <w:r w:rsidRPr="00413180">
        <w:rPr>
          <w:rFonts w:ascii="Times New Roman" w:hAnsi="Times New Roman" w:cs="Times New Roman"/>
        </w:rPr>
        <w:t xml:space="preserve"> sekumpulan asosiasi merek </w:t>
      </w:r>
      <w:r w:rsidRPr="00413180">
        <w:rPr>
          <w:rFonts w:ascii="Times New Roman" w:hAnsi="Times New Roman" w:cs="Times New Roman"/>
          <w:bCs/>
        </w:rPr>
        <w:t>yang</w:t>
      </w:r>
      <w:r w:rsidRPr="00413180">
        <w:rPr>
          <w:rFonts w:ascii="Times New Roman" w:hAnsi="Times New Roman" w:cs="Times New Roman"/>
        </w:rPr>
        <w:t xml:space="preserve"> terbentuk dan </w:t>
      </w:r>
      <w:r w:rsidRPr="00413180">
        <w:rPr>
          <w:rFonts w:ascii="Times New Roman" w:hAnsi="Times New Roman" w:cs="Times New Roman"/>
          <w:bCs/>
        </w:rPr>
        <w:t xml:space="preserve">melekat </w:t>
      </w:r>
      <w:r w:rsidR="00F14940">
        <w:rPr>
          <w:rFonts w:ascii="Times New Roman" w:hAnsi="Times New Roman" w:cs="Times New Roman"/>
        </w:rPr>
        <w:t xml:space="preserve">dibenak konsumen. </w:t>
      </w:r>
      <w:r w:rsidRPr="00413180">
        <w:rPr>
          <w:rFonts w:ascii="Times New Roman" w:hAnsi="Times New Roman" w:cs="Times New Roman"/>
        </w:rPr>
        <w:t xml:space="preserve">Konsumen </w:t>
      </w:r>
      <w:r w:rsidRPr="00413180">
        <w:rPr>
          <w:rFonts w:ascii="Times New Roman" w:hAnsi="Times New Roman" w:cs="Times New Roman"/>
          <w:bCs/>
        </w:rPr>
        <w:t>yang</w:t>
      </w:r>
      <w:r w:rsidRPr="00413180">
        <w:rPr>
          <w:rFonts w:ascii="Times New Roman" w:hAnsi="Times New Roman" w:cs="Times New Roman"/>
        </w:rPr>
        <w:t xml:space="preserve"> terbiasa menggunakan merek </w:t>
      </w:r>
      <w:r w:rsidRPr="00413180">
        <w:rPr>
          <w:rFonts w:ascii="Times New Roman" w:hAnsi="Times New Roman" w:cs="Times New Roman"/>
          <w:bCs/>
        </w:rPr>
        <w:t>eksklusif</w:t>
      </w:r>
      <w:r w:rsidRPr="00413180">
        <w:rPr>
          <w:rFonts w:ascii="Times New Roman" w:hAnsi="Times New Roman" w:cs="Times New Roman"/>
        </w:rPr>
        <w:t xml:space="preserve"> cenderung </w:t>
      </w:r>
      <w:r w:rsidRPr="00413180">
        <w:rPr>
          <w:rFonts w:ascii="Times New Roman" w:hAnsi="Times New Roman" w:cs="Times New Roman"/>
          <w:bCs/>
        </w:rPr>
        <w:t>mempunyai</w:t>
      </w:r>
      <w:r w:rsidRPr="00413180">
        <w:rPr>
          <w:rFonts w:ascii="Times New Roman" w:hAnsi="Times New Roman" w:cs="Times New Roman"/>
        </w:rPr>
        <w:t xml:space="preserve"> konsistensi terhadap </w:t>
      </w:r>
      <w:r w:rsidRPr="00413180">
        <w:rPr>
          <w:rFonts w:ascii="Times New Roman" w:hAnsi="Times New Roman" w:cs="Times New Roman"/>
          <w:bCs/>
        </w:rPr>
        <w:t xml:space="preserve">sebuah citra </w:t>
      </w:r>
      <w:r w:rsidRPr="00413180">
        <w:rPr>
          <w:rFonts w:ascii="Times New Roman" w:hAnsi="Times New Roman" w:cs="Times New Roman"/>
        </w:rPr>
        <w:t xml:space="preserve">merek </w:t>
      </w:r>
      <w:r w:rsidR="00D312BB" w:rsidRPr="00413180">
        <w:rPr>
          <w:rFonts w:ascii="Times New Roman" w:hAnsi="Times New Roman" w:cs="Times New Roman"/>
        </w:rPr>
        <w:fldChar w:fldCharType="begin" w:fldLock="1"/>
      </w:r>
      <w:r w:rsidRPr="00413180">
        <w:rPr>
          <w:rFonts w:ascii="Times New Roman" w:hAnsi="Times New Roman" w:cs="Times New Roman"/>
        </w:rPr>
        <w:instrText>ADDIN CSL_CITATION {"citationItems":[{"id":"ITEM-1","itemData":{"abstract":"Tujuan penelitian ini adalah untuk menganalisis faktor-faktor yang berpengaruh bagi konsumen dalam membuat keputusan pembelian. Variabel independen terdiri dari Harga (X1), Kualitas Produk (X2) dan Citra Merek (X3). Variabel dependen adalah Keputusan Pembelian mobil Toyota Kijang Innova di Samarinda. Sampel berjumlah 50 responden yang diambil menggunakan teknik Insidental Sampling. Analisis yang digunakan adalah analisis regresi berganda, hasilnya yaitu Y = 0,240 + 0,128X1 + 0,331X2 + 0,486X3. Berdasarkan Uji F dan Uji t, hasil yang diperoleh bahwa variable Harga, Kualitas Produk dan citra merek berpengaruh positif dan signifikan terhadap keputusan pembelian. Dalam penelitian ini diperoleh nilai koefisien determinasi (R2) sebesar 0,797 artinya model koefisien determinasi bagus. Hal ini menunjukkan bahwa 79,70% keputusan pembelian konsumen terhadap mobil Toyota Kijang Innova di Samarinda dipengaruhi oleh variasi dari ketiga variable independen yaitu atribut produk, harga dan citra merek. Sedangkan sisanya 20,30% dipengaruhi oleh variabel-variabel lainnya yang tidak diteliti. Kata Kunci : Harga, Kualitas Produk, Citra merek, Keputusan pembelian","author":[{"dropping-particle":"","family":"Irmalisa","given":"","non-dropping-particle":"","parse-names":false,"suffix":""},{"dropping-particle":"","family":"Suharno","given":"","non-dropping-particle":"","parse-names":false,"suffix":""},{"dropping-particle":"","family":"Kuleh","given":"J","non-dropping-particle":"","parse-names":false,"suffix":""}],"container-title":"Jurnal Manajemen","id":"ITEM-1","issue":"1","issued":{"date-parts":[["2016"]]},"page":"30-42","title":"Pengaruh Harga, Kualitas Produk dan Citra Merek (Brand Image) Terhadap Keputusan Pembelian Mobil Toyota Kijang Innova di Samarinda","type":"article-journal","volume":"8"},"uris":["http://www.mendeley.com/documents/?uuid=1df9a7eb-14a1-4ba4-baba-cb8f99203ed6"]}],"mendeley":{"formattedCitation":"(Irmalisa et al., 2016)","plainTextFormattedCitation":"(Irmalisa et al., 2016)","previouslyFormattedCitation":"(Irmalisa et al., 2016)"},"properties":{"noteIndex":0},"schema":"https://github.com/citation-style-language/schema/raw/master/csl-citation.json"}</w:instrText>
      </w:r>
      <w:r w:rsidR="00D312BB" w:rsidRPr="00413180">
        <w:rPr>
          <w:rFonts w:ascii="Times New Roman" w:hAnsi="Times New Roman" w:cs="Times New Roman"/>
        </w:rPr>
        <w:fldChar w:fldCharType="separate"/>
      </w:r>
      <w:r w:rsidRPr="00413180">
        <w:rPr>
          <w:rFonts w:ascii="Times New Roman" w:hAnsi="Times New Roman" w:cs="Times New Roman"/>
          <w:noProof/>
        </w:rPr>
        <w:t xml:space="preserve">(Irmalisa </w:t>
      </w:r>
      <w:r w:rsidRPr="00F14940">
        <w:rPr>
          <w:rFonts w:ascii="Times New Roman" w:hAnsi="Times New Roman" w:cs="Times New Roman"/>
          <w:i/>
          <w:noProof/>
        </w:rPr>
        <w:t>et al.,</w:t>
      </w:r>
      <w:r w:rsidRPr="00413180">
        <w:rPr>
          <w:rFonts w:ascii="Times New Roman" w:hAnsi="Times New Roman" w:cs="Times New Roman"/>
          <w:noProof/>
        </w:rPr>
        <w:t xml:space="preserve"> 2016)</w:t>
      </w:r>
      <w:r w:rsidR="00D312BB" w:rsidRPr="00413180">
        <w:rPr>
          <w:rFonts w:ascii="Times New Roman" w:hAnsi="Times New Roman" w:cs="Times New Roman"/>
        </w:rPr>
        <w:fldChar w:fldCharType="end"/>
      </w:r>
      <w:r w:rsidRPr="00413180">
        <w:rPr>
          <w:rFonts w:ascii="Times New Roman" w:hAnsi="Times New Roman" w:cs="Times New Roman"/>
        </w:rPr>
        <w:t>. Merk yang bagus akan selalu memikat daya tarik konsumennya sehingga perusahaan harus tetap menjaga kualitas merk ters</w:t>
      </w:r>
      <w:r w:rsidR="00F14940">
        <w:rPr>
          <w:rFonts w:ascii="Times New Roman" w:hAnsi="Times New Roman" w:cs="Times New Roman"/>
        </w:rPr>
        <w:t>ebut.</w:t>
      </w:r>
      <w:r w:rsidRPr="00413180">
        <w:rPr>
          <w:rFonts w:ascii="Times New Roman" w:hAnsi="Times New Roman" w:cs="Times New Roman"/>
        </w:rPr>
        <w:t xml:space="preserve"> Konsumen melakukan keputusan pembelian terd</w:t>
      </w:r>
      <w:r w:rsidR="00F14940">
        <w:rPr>
          <w:rFonts w:ascii="Times New Roman" w:hAnsi="Times New Roman" w:cs="Times New Roman"/>
        </w:rPr>
        <w:t xml:space="preserve">apat pengaruh dari lingkungan, </w:t>
      </w:r>
      <w:r w:rsidRPr="00413180">
        <w:rPr>
          <w:rFonts w:ascii="Times New Roman" w:hAnsi="Times New Roman" w:cs="Times New Roman"/>
        </w:rPr>
        <w:t xml:space="preserve">suadara atau pun teman yang menginformasikan produk tersebut </w:t>
      </w:r>
      <w:r w:rsidR="00F14940">
        <w:rPr>
          <w:rFonts w:ascii="Times New Roman" w:hAnsi="Times New Roman" w:cs="Times New Roman"/>
        </w:rPr>
        <w:t>layak untuk di beli atau tidak.</w:t>
      </w:r>
      <w:r w:rsidR="00621590">
        <w:rPr>
          <w:rFonts w:ascii="Times New Roman" w:hAnsi="Times New Roman" w:cs="Times New Roman"/>
        </w:rPr>
        <w:t xml:space="preserve"> </w:t>
      </w:r>
      <w:r w:rsidRPr="00413180">
        <w:rPr>
          <w:rFonts w:ascii="Times New Roman" w:hAnsi="Times New Roman" w:cs="Times New Roman"/>
          <w:i/>
        </w:rPr>
        <w:t>Brand image</w:t>
      </w:r>
      <w:r w:rsidRPr="00413180">
        <w:rPr>
          <w:rFonts w:ascii="Times New Roman" w:hAnsi="Times New Roman" w:cs="Times New Roman"/>
        </w:rPr>
        <w:t xml:space="preserve"> yang kuat dapat memberikan beberapa keunggulan utama bagi  perusahaan dengan mencipt</w:t>
      </w:r>
      <w:r w:rsidR="00F14940">
        <w:rPr>
          <w:rFonts w:ascii="Times New Roman" w:hAnsi="Times New Roman" w:cs="Times New Roman"/>
        </w:rPr>
        <w:t>akan suatu keunggulan bersaing.</w:t>
      </w:r>
      <w:r w:rsidRPr="00413180">
        <w:rPr>
          <w:rFonts w:ascii="Times New Roman" w:hAnsi="Times New Roman" w:cs="Times New Roman"/>
        </w:rPr>
        <w:t xml:space="preserve"> Produk yang memiliki </w:t>
      </w:r>
      <w:r w:rsidRPr="00413180">
        <w:rPr>
          <w:rFonts w:ascii="Times New Roman" w:hAnsi="Times New Roman" w:cs="Times New Roman"/>
          <w:i/>
        </w:rPr>
        <w:t>brand image</w:t>
      </w:r>
      <w:r w:rsidRPr="00413180">
        <w:rPr>
          <w:rFonts w:ascii="Times New Roman" w:hAnsi="Times New Roman" w:cs="Times New Roman"/>
        </w:rPr>
        <w:t xml:space="preserve"> yang baik cenderung akan lebih mudah dite</w:t>
      </w:r>
      <w:r w:rsidR="004C53AD">
        <w:rPr>
          <w:rFonts w:ascii="Times New Roman" w:hAnsi="Times New Roman" w:cs="Times New Roman"/>
        </w:rPr>
        <w:t>rima oleh konsumen</w:t>
      </w:r>
      <w:r w:rsidRPr="00413180">
        <w:rPr>
          <w:rFonts w:ascii="Times New Roman" w:hAnsi="Times New Roman" w:cs="Times New Roman"/>
        </w:rPr>
        <w:t>.</w:t>
      </w:r>
      <w:r w:rsidR="00621590">
        <w:rPr>
          <w:rFonts w:ascii="Times New Roman" w:hAnsi="Times New Roman" w:cs="Times New Roman"/>
        </w:rPr>
        <w:t xml:space="preserve"> </w:t>
      </w:r>
      <w:r w:rsidRPr="00413180">
        <w:rPr>
          <w:rFonts w:ascii="Times New Roman" w:hAnsi="Times New Roman" w:cs="Times New Roman"/>
          <w:i/>
        </w:rPr>
        <w:t>Brand image</w:t>
      </w:r>
      <w:r w:rsidRPr="00413180">
        <w:rPr>
          <w:rFonts w:ascii="Times New Roman" w:hAnsi="Times New Roman" w:cs="Times New Roman"/>
        </w:rPr>
        <w:t xml:space="preserve"> sebuah bentuk kepercayaan konsumen suatu produk maupun </w:t>
      </w:r>
      <w:r w:rsidRPr="00413180">
        <w:rPr>
          <w:rFonts w:ascii="Times New Roman" w:hAnsi="Times New Roman" w:cs="Times New Roman"/>
        </w:rPr>
        <w:lastRenderedPageBreak/>
        <w:t>jasa</w:t>
      </w:r>
      <w:r w:rsidR="00EF245F">
        <w:rPr>
          <w:rFonts w:ascii="Times New Roman" w:hAnsi="Times New Roman" w:cs="Times New Roman"/>
        </w:rPr>
        <w:t xml:space="preserve">, </w:t>
      </w:r>
      <w:r w:rsidRPr="00413180">
        <w:rPr>
          <w:rFonts w:ascii="Times New Roman" w:hAnsi="Times New Roman" w:cs="Times New Roman"/>
          <w:i/>
        </w:rPr>
        <w:t>brand image</w:t>
      </w:r>
      <w:r w:rsidRPr="00413180">
        <w:rPr>
          <w:rFonts w:ascii="Times New Roman" w:hAnsi="Times New Roman" w:cs="Times New Roman"/>
        </w:rPr>
        <w:t xml:space="preserve"> akan melekat pada ingatan konsumen berdasarkan pengalaman konsumen dalam menggunakan sebuah produk yang menimbulkan kepercayaan bagi konsumen untuk terus menggunakan produk tersebut dan mempengaruhi orang lain serta lingkungannya untuk m</w:t>
      </w:r>
      <w:r w:rsidR="009B493B">
        <w:rPr>
          <w:rFonts w:ascii="Times New Roman" w:hAnsi="Times New Roman" w:cs="Times New Roman"/>
        </w:rPr>
        <w:t>enggunakan produk tersebut (</w:t>
      </w:r>
      <w:r w:rsidRPr="00413180">
        <w:rPr>
          <w:rFonts w:ascii="Times New Roman" w:hAnsi="Times New Roman" w:cs="Times New Roman"/>
        </w:rPr>
        <w:t>Miati</w:t>
      </w:r>
      <w:r w:rsidR="009B493B">
        <w:rPr>
          <w:rFonts w:ascii="Times New Roman" w:hAnsi="Times New Roman" w:cs="Times New Roman"/>
        </w:rPr>
        <w:t>, 2020).</w:t>
      </w:r>
      <w:r w:rsidRPr="00413180">
        <w:rPr>
          <w:rFonts w:ascii="Times New Roman" w:hAnsi="Times New Roman" w:cs="Times New Roman"/>
        </w:rPr>
        <w:t xml:space="preserve"> Pada penelitian </w:t>
      </w:r>
      <w:r w:rsidR="00D312BB" w:rsidRPr="00413180">
        <w:rPr>
          <w:rFonts w:ascii="Times New Roman" w:hAnsi="Times New Roman" w:cs="Times New Roman"/>
        </w:rPr>
        <w:fldChar w:fldCharType="begin" w:fldLock="1"/>
      </w:r>
      <w:r w:rsidRPr="00413180">
        <w:rPr>
          <w:rFonts w:ascii="Times New Roman" w:hAnsi="Times New Roman" w:cs="Times New Roman"/>
        </w:rPr>
        <w:instrText>ADDIN CSL_CITATION {"citationItems":[{"id":"ITEM-1","itemData":{"DOI":"10.30997/jsei.v4i1.1066","ISSN":"2442-4420","abstract":"Tujuan penelitian ini adalah untuk menganalisis pengaruh brand image, lokasi dan store atmosphere terhadap proses keputusan pembelian konsumen pada minimarket \"Kedai Yatim\". Jenis penelitian ini adalah kuantitatif. Sumber data penelitian ini merupakan data primer yang berasal dari sampel yaitu konsumen minimarket \"Kedai Yatim\". Pengumpulan data dilakukan dengan menyebarkan kuesioner kepada 100 responden. Penelitian ini menggunakan metode analisis Regresi Berganda. Hasil temuan dari penelitian ini menunjukkan bahwa: (1) brand image berpengaruh secara signifikan terhadap proses keputusan pembelian konsumen pada minimarket \"Kedai Yatim\" (2) lokasi berpengaruh secara signifikan terhadap proses keputusan pembelian konsumen pada minimarket \"Kedai Yatim\" (3) store atmosphere berpengaruh secara signifikan terhadap proses keputusan pembelian konsumen pada minimarket \"Kedai Yatim\", dan (4) brand image, lokasi dan store atmosphere berpengaruh secara signifikan terhadap proses keputusan pembelian konsumen pada minimarket \"Kedai Yatim\".Kata Kunci : Brand Image, Lokasi, Store Atmosphere, Proses Keputusan Pembelian","author":[{"dropping-particle":"","family":"Fikri","given":"Muhammad Zainul","non-dropping-particle":"","parse-names":false,"suffix":""},{"dropping-particle":"","family":"Mulazid","given":"Ade Sofyan","non-dropping-particle":"","parse-names":false,"suffix":""}],"container-title":"Jurnal Syarikah : Jurnal Ekonomi Islam","id":"ITEM-1","issue":"1","issued":{"date-parts":[["2018"]]},"page":"22-32","title":"Pengaruh Brand Image, Lokasi Dan Store Atmosphere Terhadap Proses Keputusan Pembelian Konsumen Pada Minimarket “Kedai Yatim”","type":"article-journal","volume":"4"},"uris":["http://www.mendeley.com/documents/?uuid=b2ce702d-0aa9-4c96-88af-d92e144d39dc"]}],"mendeley":{"formattedCitation":"(Fikri &amp; Mulazid, 2018)","plainTextFormattedCitation":"(Fikri &amp; Mulazid, 2018)","previouslyFormattedCitation":"(Fikri &amp; Mulazid, 2018)"},"properties":{"noteIndex":0},"schema":"https://github.com/citation-style-language/schema/raw/master/csl-citation.json"}</w:instrText>
      </w:r>
      <w:r w:rsidR="00D312BB" w:rsidRPr="00413180">
        <w:rPr>
          <w:rFonts w:ascii="Times New Roman" w:hAnsi="Times New Roman" w:cs="Times New Roman"/>
        </w:rPr>
        <w:fldChar w:fldCharType="separate"/>
      </w:r>
      <w:r w:rsidRPr="00413180">
        <w:rPr>
          <w:rFonts w:ascii="Times New Roman" w:hAnsi="Times New Roman" w:cs="Times New Roman"/>
          <w:noProof/>
        </w:rPr>
        <w:t>(Fikri &amp; Mulazid, 2018)</w:t>
      </w:r>
      <w:r w:rsidR="00D312BB" w:rsidRPr="00413180">
        <w:rPr>
          <w:rFonts w:ascii="Times New Roman" w:hAnsi="Times New Roman" w:cs="Times New Roman"/>
        </w:rPr>
        <w:fldChar w:fldCharType="end"/>
      </w:r>
      <w:r w:rsidRPr="00413180">
        <w:rPr>
          <w:rFonts w:ascii="Times New Roman" w:hAnsi="Times New Roman" w:cs="Times New Roman"/>
        </w:rPr>
        <w:t xml:space="preserve"> dengan ju</w:t>
      </w:r>
      <w:bookmarkStart w:id="6" w:name="_GoBack"/>
      <w:bookmarkEnd w:id="6"/>
      <w:r w:rsidRPr="00413180">
        <w:rPr>
          <w:rFonts w:ascii="Times New Roman" w:hAnsi="Times New Roman" w:cs="Times New Roman"/>
        </w:rPr>
        <w:t xml:space="preserve">dul “Pengaruh </w:t>
      </w:r>
      <w:r w:rsidRPr="00413180">
        <w:rPr>
          <w:rFonts w:ascii="Times New Roman" w:hAnsi="Times New Roman" w:cs="Times New Roman"/>
          <w:i/>
        </w:rPr>
        <w:t>brand image</w:t>
      </w:r>
      <w:r w:rsidR="00C33A34">
        <w:rPr>
          <w:rFonts w:ascii="Times New Roman" w:hAnsi="Times New Roman" w:cs="Times New Roman"/>
          <w:i/>
        </w:rPr>
        <w:t>,</w:t>
      </w:r>
      <w:r w:rsidRPr="00413180">
        <w:rPr>
          <w:rFonts w:ascii="Times New Roman" w:hAnsi="Times New Roman" w:cs="Times New Roman"/>
        </w:rPr>
        <w:t xml:space="preserve"> lokasi dan </w:t>
      </w:r>
      <w:r w:rsidRPr="00413180">
        <w:rPr>
          <w:rFonts w:ascii="Times New Roman" w:hAnsi="Times New Roman" w:cs="Times New Roman"/>
          <w:i/>
        </w:rPr>
        <w:t>store atmosphere</w:t>
      </w:r>
      <w:r w:rsidRPr="00413180">
        <w:rPr>
          <w:rFonts w:ascii="Times New Roman" w:hAnsi="Times New Roman" w:cs="Times New Roman"/>
        </w:rPr>
        <w:t xml:space="preserve"> terhadap proses keputusan pembelian konsumen pada minimarket kedai yatim Jakarta“ menyatakan bahwa brand image berpengaruh positif dan signifikan terhadap keputusan pembelian konsumen pada min</w:t>
      </w:r>
      <w:r w:rsidR="00C33A34">
        <w:rPr>
          <w:rFonts w:ascii="Times New Roman" w:hAnsi="Times New Roman" w:cs="Times New Roman"/>
        </w:rPr>
        <w:t>imarket kedai yatim.</w:t>
      </w:r>
    </w:p>
    <w:p w:rsidR="00BD0AFD" w:rsidRPr="00413180" w:rsidRDefault="00BD0AFD" w:rsidP="0093263A">
      <w:pPr>
        <w:spacing w:line="480" w:lineRule="auto"/>
        <w:ind w:left="1080" w:firstLine="360"/>
        <w:jc w:val="both"/>
        <w:rPr>
          <w:rFonts w:ascii="Times New Roman" w:hAnsi="Times New Roman" w:cs="Times New Roman"/>
          <w:sz w:val="24"/>
          <w:szCs w:val="24"/>
        </w:rPr>
      </w:pPr>
      <w:r w:rsidRPr="00413180">
        <w:rPr>
          <w:rFonts w:ascii="Times New Roman" w:hAnsi="Times New Roman" w:cs="Times New Roman"/>
          <w:sz w:val="24"/>
          <w:szCs w:val="24"/>
        </w:rPr>
        <w:t>Desain produk aspek pentin</w:t>
      </w:r>
      <w:r w:rsidR="009B493B">
        <w:rPr>
          <w:rFonts w:ascii="Times New Roman" w:hAnsi="Times New Roman" w:cs="Times New Roman"/>
          <w:sz w:val="24"/>
          <w:szCs w:val="24"/>
        </w:rPr>
        <w:t>g dalam pembentuk citra produk.</w:t>
      </w:r>
      <w:r w:rsidR="00621590">
        <w:rPr>
          <w:rFonts w:ascii="Times New Roman" w:hAnsi="Times New Roman" w:cs="Times New Roman"/>
          <w:sz w:val="24"/>
          <w:szCs w:val="24"/>
        </w:rPr>
        <w:t xml:space="preserve"> </w:t>
      </w:r>
      <w:r w:rsidR="009B493B">
        <w:rPr>
          <w:rFonts w:ascii="Times New Roman" w:hAnsi="Times New Roman" w:cs="Times New Roman"/>
          <w:sz w:val="24"/>
          <w:szCs w:val="24"/>
        </w:rPr>
        <w:t xml:space="preserve">Dengan sebuah desain yang unik, lain dari pada yang lainnya, </w:t>
      </w:r>
      <w:r w:rsidRPr="00413180">
        <w:rPr>
          <w:rFonts w:ascii="Times New Roman" w:hAnsi="Times New Roman" w:cs="Times New Roman"/>
          <w:sz w:val="24"/>
          <w:szCs w:val="24"/>
        </w:rPr>
        <w:t>bisa menjadikan satu-satu</w:t>
      </w:r>
      <w:r w:rsidR="009B493B">
        <w:rPr>
          <w:rFonts w:ascii="Times New Roman" w:hAnsi="Times New Roman" w:cs="Times New Roman"/>
          <w:sz w:val="24"/>
          <w:szCs w:val="24"/>
        </w:rPr>
        <w:t xml:space="preserve"> nya ciri pembeda suatu produk.</w:t>
      </w:r>
      <w:r w:rsidR="00621590">
        <w:rPr>
          <w:rFonts w:ascii="Times New Roman" w:hAnsi="Times New Roman" w:cs="Times New Roman"/>
          <w:sz w:val="24"/>
          <w:szCs w:val="24"/>
        </w:rPr>
        <w:t xml:space="preserve"> </w:t>
      </w:r>
      <w:r w:rsidRPr="00413180">
        <w:rPr>
          <w:rFonts w:ascii="Times New Roman" w:hAnsi="Times New Roman" w:cs="Times New Roman"/>
          <w:sz w:val="24"/>
          <w:szCs w:val="24"/>
        </w:rPr>
        <w:t>Dengan didukung desain produk yang baik bisa menaikkan pemasa</w:t>
      </w:r>
      <w:r w:rsidR="009B493B">
        <w:rPr>
          <w:rFonts w:ascii="Times New Roman" w:hAnsi="Times New Roman" w:cs="Times New Roman"/>
          <w:sz w:val="24"/>
          <w:szCs w:val="24"/>
        </w:rPr>
        <w:t xml:space="preserve">ran produk dalam berbagai hal, </w:t>
      </w:r>
      <w:r w:rsidRPr="00413180">
        <w:rPr>
          <w:rFonts w:ascii="Times New Roman" w:hAnsi="Times New Roman" w:cs="Times New Roman"/>
          <w:sz w:val="24"/>
          <w:szCs w:val="24"/>
        </w:rPr>
        <w:t>misalnya memper</w:t>
      </w:r>
      <w:r w:rsidR="009B493B">
        <w:rPr>
          <w:rFonts w:ascii="Times New Roman" w:hAnsi="Times New Roman" w:cs="Times New Roman"/>
          <w:sz w:val="24"/>
          <w:szCs w:val="24"/>
        </w:rPr>
        <w:t>mudah operasi pemasaran produk,</w:t>
      </w:r>
      <w:r w:rsidRPr="00413180">
        <w:rPr>
          <w:rFonts w:ascii="Times New Roman" w:hAnsi="Times New Roman" w:cs="Times New Roman"/>
          <w:sz w:val="24"/>
          <w:szCs w:val="24"/>
        </w:rPr>
        <w:t xml:space="preserve"> menaikkan nilai kualitas dan keawetan produk serta menambah daya penampilan suatu produk </w:t>
      </w:r>
      <w:r w:rsidR="00D312BB" w:rsidRPr="00413180">
        <w:rPr>
          <w:rFonts w:ascii="Times New Roman" w:hAnsi="Times New Roman" w:cs="Times New Roman"/>
          <w:sz w:val="24"/>
          <w:szCs w:val="24"/>
        </w:rPr>
        <w:fldChar w:fldCharType="begin" w:fldLock="1"/>
      </w:r>
      <w:r w:rsidRPr="00413180">
        <w:rPr>
          <w:rFonts w:ascii="Times New Roman" w:hAnsi="Times New Roman" w:cs="Times New Roman"/>
          <w:sz w:val="24"/>
          <w:szCs w:val="24"/>
        </w:rPr>
        <w:instrText>ADDIN CSL_CITATION {"citationItems":[{"id":"ITEM-1","itemData":{"ISSN":"0853-6708","abstract":"Perkembangan teknologi telah mencakup banyak hal terutama di bidang komunikasi.Khusus di kalangan mahasiswa peningkatan komunikasi ditunjukkan dengan semakin banyaknya mahasiswa menggunakan teknologi komunikasi khususnya iPhone sebagai alat komunikasi karena pengaruh berbagai kelebihan yang terdapat dalam produk tersebut.iPhone memiliki berbagai atribut produk yang khas dan unggul jika dibandingkan dengan merek lain. Khususnya di Kota Manado atribut produk yang menonjol adalah merek , desain dan kualitas produknya yang oleh semua mahasiswa di Manado dijadikan alat ukur terhadap teknologi komunikasi yang akan digunakan. Oleh karena itu tujuan dari penelitian ini adalah untuk mengetahui pengaruh merek, desain dan kualitas produk terhadap keputusan pembelian iPhone pada mahasiswa yang ada di Kota Manado. Merek merupakan nama,atau istilah symbol yang dirancang untuk mengidentifikasikan produk, desain produk adalah salah satu aspek pembentuk citra produk sedangkan kualitas produk adalah suatu kemampuan yang dimiliki prodak untuk memenuhi kebutuhan atau keinginan konsumen Keputusan pembelian merupakan kegiatan-kegiatan yang secara langsung terlibat dalam mempergunakan produk, termasuk didalamnya proses pengambilan keputusan pada persiapan dan penentuan kegiatan-kegiatan tersebut. Merek, desain dan kualitas produk sebagia atribut akan berpangaruh keputusan pembelian konsumen Handphone. Dalam penelitian ini metode analisa yang digunakan adalah analisis regresi berganda dengan Uji F dan Uji t untuk menguji hipotesa.Populasi yang diambil adalah mahasiswa yang menggunakan iPhone dan berdomisili di Kota Manado. Teknik pengambilan sampel menggunakan metode purposive sampling sebanyak 100 orang mahasiswa, dan dianalisis dengan SPSS versi 18.0. Hasil penelitian menunjukkan ternyata merek, desain produk, dan kualitas produk secara bersama-sama berpengaruh terhadap keputusan pembelian iPhone mahassiswa STIE Eben Haezar di kota Manado. Disarankan hendaknya manajemen memproduksi iPhone yang lebih focus dalam memunculkan desain Handphone sebagai garis depan pemasaran produknya. Kata","author":[{"dropping-particle":"","family":"Tengor","given":"Gloria","non-dropping-particle":"","parse-names":false,"suffix":""},{"dropping-particle":"","family":"Kawet","given":"Lotje","non-dropping-particle":"","parse-names":false,"suffix":""},{"dropping-particle":"","family":"Sjendry Loindong","given":"","non-dropping-particle":"","parse-names":false,"suffix":""}],"container-title":"Jurnal Berkala Ilmiah Efisiensi","id":"ITEM-1","issue":"4","issued":{"date-parts":[["2016"]]},"page":"367-375","title":"Pengaruh Merek, Desain Dan Kualitas Produk Terhadap Keputusan Pembelian Iphone Studi Kasus Pada Mahasiswa Stie Eben Haezar Manado","type":"article-journal","volume":"16"},"uris":["http://www.mendeley.com/documents/?uuid=50cb59c5-25ff-4288-a0fa-256774e48128"]}],"mendeley":{"formattedCitation":"(Tengor et al., 2016)","plainTextFormattedCitation":"(Tengor et al., 2016)","previouslyFormattedCitation":"(Tengor et al., 2016)"},"properties":{"noteIndex":0},"schema":"https://github.com/citation-style-language/schema/raw/master/csl-citation.json"}</w:instrText>
      </w:r>
      <w:r w:rsidR="00D312BB" w:rsidRPr="00413180">
        <w:rPr>
          <w:rFonts w:ascii="Times New Roman" w:hAnsi="Times New Roman" w:cs="Times New Roman"/>
          <w:sz w:val="24"/>
          <w:szCs w:val="24"/>
        </w:rPr>
        <w:fldChar w:fldCharType="separate"/>
      </w:r>
      <w:r w:rsidRPr="00413180">
        <w:rPr>
          <w:rFonts w:ascii="Times New Roman" w:hAnsi="Times New Roman" w:cs="Times New Roman"/>
          <w:noProof/>
          <w:sz w:val="24"/>
          <w:szCs w:val="24"/>
        </w:rPr>
        <w:t xml:space="preserve">(Tengor </w:t>
      </w:r>
      <w:r w:rsidRPr="009B493B">
        <w:rPr>
          <w:rFonts w:ascii="Times New Roman" w:hAnsi="Times New Roman" w:cs="Times New Roman"/>
          <w:i/>
          <w:noProof/>
          <w:sz w:val="24"/>
          <w:szCs w:val="24"/>
        </w:rPr>
        <w:t>et al.,</w:t>
      </w:r>
      <w:r w:rsidRPr="00413180">
        <w:rPr>
          <w:rFonts w:ascii="Times New Roman" w:hAnsi="Times New Roman" w:cs="Times New Roman"/>
          <w:noProof/>
          <w:sz w:val="24"/>
          <w:szCs w:val="24"/>
        </w:rPr>
        <w:t xml:space="preserve"> 2016)</w:t>
      </w:r>
      <w:r w:rsidR="00D312BB" w:rsidRPr="00413180">
        <w:rPr>
          <w:rFonts w:ascii="Times New Roman" w:hAnsi="Times New Roman" w:cs="Times New Roman"/>
          <w:sz w:val="24"/>
          <w:szCs w:val="24"/>
        </w:rPr>
        <w:fldChar w:fldCharType="end"/>
      </w:r>
      <w:r w:rsidRPr="00413180">
        <w:rPr>
          <w:rFonts w:ascii="Times New Roman" w:hAnsi="Times New Roman" w:cs="Times New Roman"/>
          <w:sz w:val="24"/>
          <w:szCs w:val="24"/>
        </w:rPr>
        <w:t>. Desain produk sangat penting karena desain yang tepat mampu meningkatkan kepuasan masyarakat dan mempengaruhi dalam keputusan pembe</w:t>
      </w:r>
      <w:r w:rsidR="0007021E">
        <w:rPr>
          <w:rFonts w:ascii="Times New Roman" w:hAnsi="Times New Roman" w:cs="Times New Roman"/>
          <w:sz w:val="24"/>
          <w:szCs w:val="24"/>
        </w:rPr>
        <w:t>lian  konsumen,</w:t>
      </w:r>
      <w:r w:rsidRPr="00413180">
        <w:rPr>
          <w:rFonts w:ascii="Times New Roman" w:hAnsi="Times New Roman" w:cs="Times New Roman"/>
          <w:sz w:val="24"/>
          <w:szCs w:val="24"/>
        </w:rPr>
        <w:t xml:space="preserve"> desain yang unik serta mempunyai ciri khas</w:t>
      </w:r>
      <w:r w:rsidR="00621590">
        <w:rPr>
          <w:rFonts w:ascii="Times New Roman" w:hAnsi="Times New Roman" w:cs="Times New Roman"/>
          <w:sz w:val="24"/>
          <w:szCs w:val="24"/>
        </w:rPr>
        <w:t xml:space="preserve"> </w:t>
      </w:r>
      <w:r w:rsidRPr="00413180">
        <w:rPr>
          <w:rFonts w:ascii="Times New Roman" w:hAnsi="Times New Roman" w:cs="Times New Roman"/>
          <w:sz w:val="24"/>
          <w:szCs w:val="24"/>
        </w:rPr>
        <w:t xml:space="preserve">terutama dari segi motif dan desain produk tersebut akan </w:t>
      </w:r>
      <w:r w:rsidR="0007021E">
        <w:rPr>
          <w:rFonts w:ascii="Times New Roman" w:hAnsi="Times New Roman" w:cs="Times New Roman"/>
          <w:sz w:val="24"/>
          <w:szCs w:val="24"/>
        </w:rPr>
        <w:t>semakin menarik minat konsumen.</w:t>
      </w:r>
      <w:r w:rsidRPr="00413180">
        <w:rPr>
          <w:rFonts w:ascii="Times New Roman" w:hAnsi="Times New Roman" w:cs="Times New Roman"/>
          <w:sz w:val="24"/>
          <w:szCs w:val="24"/>
        </w:rPr>
        <w:t xml:space="preserve"> Desain produk nilai yang terkandung pada suatu produk dan berupa penampilan produk yang </w:t>
      </w:r>
      <w:r w:rsidRPr="00413180">
        <w:rPr>
          <w:rFonts w:ascii="Times New Roman" w:hAnsi="Times New Roman" w:cs="Times New Roman"/>
          <w:sz w:val="24"/>
          <w:szCs w:val="24"/>
        </w:rPr>
        <w:lastRenderedPageBreak/>
        <w:t>special dan menarik serta menjadi</w:t>
      </w:r>
      <w:r w:rsidR="0007021E">
        <w:rPr>
          <w:rFonts w:ascii="Times New Roman" w:hAnsi="Times New Roman" w:cs="Times New Roman"/>
          <w:sz w:val="24"/>
          <w:szCs w:val="24"/>
        </w:rPr>
        <w:t xml:space="preserve"> pembeda dengan produk lainnya. </w:t>
      </w:r>
      <w:r w:rsidRPr="00413180">
        <w:rPr>
          <w:rFonts w:ascii="Times New Roman" w:hAnsi="Times New Roman" w:cs="Times New Roman"/>
          <w:sz w:val="24"/>
          <w:szCs w:val="24"/>
        </w:rPr>
        <w:t>Desain produk dapat membuat konsumen terpikat dengan de</w:t>
      </w:r>
      <w:r w:rsidR="0007021E">
        <w:rPr>
          <w:rFonts w:ascii="Times New Roman" w:hAnsi="Times New Roman" w:cs="Times New Roman"/>
          <w:sz w:val="24"/>
          <w:szCs w:val="24"/>
        </w:rPr>
        <w:t xml:space="preserve">sainnya sendiri </w:t>
      </w:r>
      <w:r w:rsidR="00D312BB">
        <w:rPr>
          <w:rFonts w:ascii="Times New Roman" w:hAnsi="Times New Roman" w:cs="Times New Roman"/>
          <w:sz w:val="24"/>
          <w:szCs w:val="24"/>
        </w:rPr>
        <w:fldChar w:fldCharType="begin" w:fldLock="1"/>
      </w:r>
      <w:r w:rsidR="009E4700">
        <w:rPr>
          <w:rFonts w:ascii="Times New Roman" w:hAnsi="Times New Roman" w:cs="Times New Roman"/>
          <w:sz w:val="24"/>
          <w:szCs w:val="24"/>
        </w:rPr>
        <w:instrText>ADDIN CSL_CITATION {"citationItems":[{"id":"ITEM-1","itemData":{"DOI":"10.35794/emba.v6i3.20235","ISSN":"2303-1174","abstract":"Kemajuan zaman saat ini, kebutuhan akan transportasi adalah hal yang sangat penting bagi setiap kalangan konsumen. Konsumen saat ini begitu dimanjakan dengan begitu banyak pilihan produk untuk memutuskan yang mana akan dibeli. Tujuan penelitian ini untuk menganalisis citra merek, harga, dan desain produk berpengaruh terhadap keputusan pembelian mobil Nissa Grand Livina Pada PT.Wahana Wirawan Manado secara simultan dan parsial. Jenis penelitian yang digunakan adalah asosiatif. Populasi penelitian sebanyak 280 pembeli mobil Nissan Grand Livina selama 3 tahun terakhir dan Sampel sebanyak 74 responden yang ditarik melalui teknik Slovin. Hasil penelitian menunjukkan secara simultan mobil Nissan Grand Livina Pada PT.Wahana Wirawan Manado. Secara parsial citra merek dan desain produk tidak berpengaruh signifikan dan harga berpengaruh signifikan terhadap keputusan pembelian mobil Nissan Grand Livina Pada PT.Wahana Wirawan Manado. Manajemen pemasaran di PT.Wahana Wirawan Manado sebaiknya mempertahankan citra merek dan desain produk perusahaan terkait banyak perusahan baru yang bermunculan.","author":[{"dropping-particle":"","family":"Maindoka","given":"Lifia Filia","non-dropping-particle":"","parse-names":false,"suffix":""},{"dropping-particle":"","family":"Tumbel","given":"Altje","non-dropping-particle":"","parse-names":false,"suffix":""},{"dropping-particle":"","family":"Rondonuwu","given":"Christy","non-dropping-particle":"","parse-names":false,"suffix":""}],"container-title":"Jurnal EMBA: Jurnal Riset Ekonomi, Manajemen, Bisnis dan Akuntansi","id":"ITEM-1","issue":"3","issued":{"date-parts":[["2018"]]},"page":"1518-1527","title":"Analisis Pengaruh Citra Merek, Harga Dan Desain Produk Terhadap Keputusan Pembelian Mobil Nissan Grand Livina Pada Pt.Wahana Wirawan Manado","type":"article-journal","volume":"6"},"uris":["http://www.mendeley.com/documents/?uuid=e54cca37-5dd3-45a6-bed2-310e6c4315c4"]}],"mendeley":{"formattedCitation":"(Maindoka et al., 2018)","plainTextFormattedCitation":"(Maindoka et al., 2018)"},"properties":{"noteIndex":0},"schema":"https://github.com/citation-style-language/schema/raw/master/csl-citation.json"}</w:instrText>
      </w:r>
      <w:r w:rsidR="00D312BB">
        <w:rPr>
          <w:rFonts w:ascii="Times New Roman" w:hAnsi="Times New Roman" w:cs="Times New Roman"/>
          <w:sz w:val="24"/>
          <w:szCs w:val="24"/>
        </w:rPr>
        <w:fldChar w:fldCharType="separate"/>
      </w:r>
      <w:r w:rsidR="009E4700" w:rsidRPr="009E4700">
        <w:rPr>
          <w:rFonts w:ascii="Times New Roman" w:hAnsi="Times New Roman" w:cs="Times New Roman"/>
          <w:noProof/>
          <w:sz w:val="24"/>
          <w:szCs w:val="24"/>
        </w:rPr>
        <w:t xml:space="preserve">(Maindoka </w:t>
      </w:r>
      <w:r w:rsidR="009E4700" w:rsidRPr="009E4700">
        <w:rPr>
          <w:rFonts w:ascii="Times New Roman" w:hAnsi="Times New Roman" w:cs="Times New Roman"/>
          <w:i/>
          <w:noProof/>
          <w:sz w:val="24"/>
          <w:szCs w:val="24"/>
        </w:rPr>
        <w:t>et al.</w:t>
      </w:r>
      <w:r w:rsidR="00045F45">
        <w:rPr>
          <w:rFonts w:ascii="Times New Roman" w:hAnsi="Times New Roman" w:cs="Times New Roman"/>
          <w:noProof/>
          <w:sz w:val="24"/>
          <w:szCs w:val="24"/>
        </w:rPr>
        <w:t xml:space="preserve">, </w:t>
      </w:r>
      <w:r w:rsidR="009E4700" w:rsidRPr="009E4700">
        <w:rPr>
          <w:rFonts w:ascii="Times New Roman" w:hAnsi="Times New Roman" w:cs="Times New Roman"/>
          <w:noProof/>
          <w:sz w:val="24"/>
          <w:szCs w:val="24"/>
        </w:rPr>
        <w:t>2018)</w:t>
      </w:r>
      <w:r w:rsidR="00D312BB">
        <w:rPr>
          <w:rFonts w:ascii="Times New Roman" w:hAnsi="Times New Roman" w:cs="Times New Roman"/>
          <w:sz w:val="24"/>
          <w:szCs w:val="24"/>
        </w:rPr>
        <w:fldChar w:fldCharType="end"/>
      </w:r>
      <w:r w:rsidR="0007021E">
        <w:rPr>
          <w:rFonts w:ascii="Times New Roman" w:hAnsi="Times New Roman" w:cs="Times New Roman"/>
          <w:sz w:val="24"/>
          <w:szCs w:val="24"/>
        </w:rPr>
        <w:t>.</w:t>
      </w:r>
      <w:r w:rsidRPr="00413180">
        <w:rPr>
          <w:rFonts w:ascii="Times New Roman" w:hAnsi="Times New Roman" w:cs="Times New Roman"/>
          <w:sz w:val="24"/>
          <w:szCs w:val="24"/>
        </w:rPr>
        <w:t xml:space="preserve"> Pada penelitian </w:t>
      </w:r>
      <w:r w:rsidR="00D312BB" w:rsidRPr="00413180">
        <w:rPr>
          <w:rFonts w:ascii="Times New Roman" w:hAnsi="Times New Roman" w:cs="Times New Roman"/>
          <w:sz w:val="24"/>
          <w:szCs w:val="24"/>
        </w:rPr>
        <w:fldChar w:fldCharType="begin" w:fldLock="1"/>
      </w:r>
      <w:r w:rsidRPr="00413180">
        <w:rPr>
          <w:rFonts w:ascii="Times New Roman" w:hAnsi="Times New Roman" w:cs="Times New Roman"/>
          <w:sz w:val="24"/>
          <w:szCs w:val="24"/>
        </w:rPr>
        <w:instrText>ADDIN CSL_CITATION {"citationItems":[{"id":"ITEM-1","itemData":{"ISSN":"0853-6708","abstract":"Perkembangan teknologi telah mencakup banyak hal terutama di bidang komunikasi.Khusus di kalangan mahasiswa peningkatan komunikasi ditunjukkan dengan semakin banyaknya mahasiswa menggunakan teknologi komunikasi khususnya iPhone sebagai alat komunikasi karena pengaruh berbagai kelebihan yang terdapat dalam produk tersebut.iPhone memiliki berbagai atribut produk yang khas dan unggul jika dibandingkan dengan merek lain. Khususnya di Kota Manado atribut produk yang menonjol adalah merek , desain dan kualitas produknya yang oleh semua mahasiswa di Manado dijadikan alat ukur terhadap teknologi komunikasi yang akan digunakan. Oleh karena itu tujuan dari penelitian ini adalah untuk mengetahui pengaruh merek, desain dan kualitas produk terhadap keputusan pembelian iPhone pada mahasiswa yang ada di Kota Manado. Merek merupakan nama,atau istilah symbol yang dirancang untuk mengidentifikasikan produk, desain produk adalah salah satu aspek pembentuk citra produk sedangkan kualitas produk adalah suatu kemampuan yang dimiliki prodak untuk memenuhi kebutuhan atau keinginan konsumen Keputusan pembelian merupakan kegiatan-kegiatan yang secara langsung terlibat dalam mempergunakan produk, termasuk didalamnya proses pengambilan keputusan pada persiapan dan penentuan kegiatan-kegiatan tersebut. Merek, desain dan kualitas produk sebagia atribut akan berpangaruh keputusan pembelian konsumen Handphone. Dalam penelitian ini metode analisa yang digunakan adalah analisis regresi berganda dengan Uji F dan Uji t untuk menguji hipotesa.Populasi yang diambil adalah mahasiswa yang menggunakan iPhone dan berdomisili di Kota Manado. Teknik pengambilan sampel menggunakan metode purposive sampling sebanyak 100 orang mahasiswa, dan dianalisis dengan SPSS versi 18.0. Hasil penelitian menunjukkan ternyata merek, desain produk, dan kualitas produk secara bersama-sama berpengaruh terhadap keputusan pembelian iPhone mahassiswa STIE Eben Haezar di kota Manado. Disarankan hendaknya manajemen memproduksi iPhone yang lebih focus dalam memunculkan desain Handphone sebagai garis depan pemasaran produknya. Kata","author":[{"dropping-particle":"","family":"Tengor","given":"Gloria","non-dropping-particle":"","parse-names":false,"suffix":""},{"dropping-particle":"","family":"Kawet","given":"Lotje","non-dropping-particle":"","parse-names":false,"suffix":""},{"dropping-particle":"","family":"Sjendry Loindong","given":"","non-dropping-particle":"","parse-names":false,"suffix":""}],"container-title":"Jurnal Berkala Ilmiah Efisiensi","id":"ITEM-1","issue":"4","issued":{"date-parts":[["2016"]]},"page":"367-375","title":"Pengaruh Merek, Desain Dan Kualitas Produk Terhadap Keputusan Pembelian Iphone Studi Kasus Pada Mahasiswa Stie Eben Haezar Manado","type":"article-journal","volume":"16"},"uris":["http://www.mendeley.com/documents/?uuid=50cb59c5-25ff-4288-a0fa-256774e48128"]}],"mendeley":{"formattedCitation":"(Tengor et al., 2016)","plainTextFormattedCitation":"(Tengor et al., 2016)","previouslyFormattedCitation":"(Tengor et al., 2016)"},"properties":{"noteIndex":0},"schema":"https://github.com/citation-style-language/schema/raw/master/csl-citation.json"}</w:instrText>
      </w:r>
      <w:r w:rsidR="00D312BB" w:rsidRPr="00413180">
        <w:rPr>
          <w:rFonts w:ascii="Times New Roman" w:hAnsi="Times New Roman" w:cs="Times New Roman"/>
          <w:sz w:val="24"/>
          <w:szCs w:val="24"/>
        </w:rPr>
        <w:fldChar w:fldCharType="separate"/>
      </w:r>
      <w:r w:rsidR="00045F45">
        <w:rPr>
          <w:rFonts w:ascii="Times New Roman" w:hAnsi="Times New Roman" w:cs="Times New Roman"/>
          <w:noProof/>
          <w:sz w:val="24"/>
          <w:szCs w:val="24"/>
        </w:rPr>
        <w:t xml:space="preserve">(Tengor </w:t>
      </w:r>
      <w:r w:rsidRPr="00C33A34">
        <w:rPr>
          <w:rFonts w:ascii="Times New Roman" w:hAnsi="Times New Roman" w:cs="Times New Roman"/>
          <w:i/>
          <w:noProof/>
          <w:sz w:val="24"/>
          <w:szCs w:val="24"/>
        </w:rPr>
        <w:t>et al.,</w:t>
      </w:r>
      <w:r w:rsidRPr="00413180">
        <w:rPr>
          <w:rFonts w:ascii="Times New Roman" w:hAnsi="Times New Roman" w:cs="Times New Roman"/>
          <w:noProof/>
          <w:sz w:val="24"/>
          <w:szCs w:val="24"/>
        </w:rPr>
        <w:t xml:space="preserve"> 2016)</w:t>
      </w:r>
      <w:r w:rsidR="00D312BB" w:rsidRPr="00413180">
        <w:rPr>
          <w:rFonts w:ascii="Times New Roman" w:hAnsi="Times New Roman" w:cs="Times New Roman"/>
          <w:sz w:val="24"/>
          <w:szCs w:val="24"/>
        </w:rPr>
        <w:fldChar w:fldCharType="end"/>
      </w:r>
      <w:r w:rsidR="00C33A34">
        <w:rPr>
          <w:rFonts w:ascii="Times New Roman" w:hAnsi="Times New Roman" w:cs="Times New Roman"/>
          <w:sz w:val="24"/>
          <w:szCs w:val="24"/>
        </w:rPr>
        <w:t xml:space="preserve"> dengan judul “Pengaruh merek,</w:t>
      </w:r>
      <w:r w:rsidRPr="00413180">
        <w:rPr>
          <w:rFonts w:ascii="Times New Roman" w:hAnsi="Times New Roman" w:cs="Times New Roman"/>
          <w:sz w:val="24"/>
          <w:szCs w:val="24"/>
        </w:rPr>
        <w:t xml:space="preserve"> desain dan kualitas produk terhadap keputusan pembelian iphone studi kasus pada ma</w:t>
      </w:r>
      <w:r w:rsidR="004C53AD">
        <w:rPr>
          <w:rFonts w:ascii="Times New Roman" w:hAnsi="Times New Roman" w:cs="Times New Roman"/>
          <w:sz w:val="24"/>
          <w:szCs w:val="24"/>
        </w:rPr>
        <w:t>hasiswa STIE Eben Haezar Manado</w:t>
      </w:r>
      <w:r w:rsidRPr="00413180">
        <w:rPr>
          <w:rFonts w:ascii="Times New Roman" w:hAnsi="Times New Roman" w:cs="Times New Roman"/>
          <w:sz w:val="24"/>
          <w:szCs w:val="24"/>
        </w:rPr>
        <w:t>“ menyatakan bahwa desain produk sangat berpengaruh signifikan terhadap keputusan pembelian iphone studi ka</w:t>
      </w:r>
      <w:r w:rsidR="00C33A34">
        <w:rPr>
          <w:rFonts w:ascii="Times New Roman" w:hAnsi="Times New Roman" w:cs="Times New Roman"/>
          <w:sz w:val="24"/>
          <w:szCs w:val="24"/>
        </w:rPr>
        <w:t xml:space="preserve">sus di STIE Eben Haezar Manado. </w:t>
      </w:r>
      <w:r w:rsidRPr="00413180">
        <w:rPr>
          <w:rFonts w:ascii="Times New Roman" w:hAnsi="Times New Roman" w:cs="Times New Roman"/>
          <w:sz w:val="24"/>
          <w:szCs w:val="24"/>
        </w:rPr>
        <w:t>Semakin desain terlihat menarik di mata konsumen maka konsumen akan terus – menerus mengikut</w:t>
      </w:r>
      <w:r w:rsidR="0093263A">
        <w:rPr>
          <w:rFonts w:ascii="Times New Roman" w:hAnsi="Times New Roman" w:cs="Times New Roman"/>
          <w:sz w:val="24"/>
          <w:szCs w:val="24"/>
        </w:rPr>
        <w:t xml:space="preserve">i perkembangan produk tersebut </w:t>
      </w:r>
    </w:p>
    <w:p w:rsidR="00BD0AFD" w:rsidRPr="00413180" w:rsidRDefault="00BD0AFD" w:rsidP="0093263A">
      <w:pPr>
        <w:spacing w:line="480" w:lineRule="auto"/>
        <w:ind w:left="1080" w:firstLine="360"/>
        <w:jc w:val="both"/>
        <w:rPr>
          <w:rFonts w:ascii="Times New Roman" w:hAnsi="Times New Roman" w:cs="Times New Roman"/>
          <w:sz w:val="24"/>
          <w:szCs w:val="24"/>
        </w:rPr>
      </w:pPr>
      <w:r w:rsidRPr="00413180">
        <w:rPr>
          <w:rFonts w:ascii="Times New Roman" w:hAnsi="Times New Roman" w:cs="Times New Roman"/>
          <w:i/>
          <w:sz w:val="24"/>
          <w:szCs w:val="24"/>
        </w:rPr>
        <w:t xml:space="preserve">Celebrity endorser </w:t>
      </w:r>
      <w:r w:rsidRPr="00413180">
        <w:rPr>
          <w:rFonts w:ascii="Times New Roman" w:hAnsi="Times New Roman" w:cs="Times New Roman"/>
          <w:sz w:val="24"/>
          <w:szCs w:val="24"/>
        </w:rPr>
        <w:t>sangat penting dalam sebuah perusahaan untuk memasarkan produknya kepada masyarakat</w:t>
      </w:r>
      <w:r w:rsidR="00C33A34">
        <w:rPr>
          <w:rFonts w:ascii="Times New Roman" w:hAnsi="Times New Roman" w:cs="Times New Roman"/>
          <w:sz w:val="24"/>
          <w:szCs w:val="24"/>
        </w:rPr>
        <w:t xml:space="preserve">. </w:t>
      </w:r>
      <w:r w:rsidRPr="002855AA">
        <w:rPr>
          <w:rFonts w:ascii="Times New Roman" w:hAnsi="Times New Roman" w:cs="Times New Roman"/>
          <w:i/>
          <w:sz w:val="24"/>
          <w:szCs w:val="24"/>
        </w:rPr>
        <w:t xml:space="preserve">Celebrity </w:t>
      </w:r>
      <w:r w:rsidRPr="00413180">
        <w:rPr>
          <w:rFonts w:ascii="Times New Roman" w:hAnsi="Times New Roman" w:cs="Times New Roman"/>
          <w:sz w:val="24"/>
          <w:szCs w:val="24"/>
        </w:rPr>
        <w:t>yang cantik atau pun ganteng akan menjadikan masyarakat berminat membeli produk tersebut dengan menirukan aktor atau aktris idola nya</w:t>
      </w:r>
      <w:r w:rsidR="00C33A34">
        <w:rPr>
          <w:rFonts w:ascii="Times New Roman" w:hAnsi="Times New Roman" w:cs="Times New Roman"/>
          <w:sz w:val="24"/>
          <w:szCs w:val="24"/>
        </w:rPr>
        <w:t xml:space="preserve">. </w:t>
      </w: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menjadi unsur penting pada upaya mempengaruhi konsumen untuk melakukan pembelian pada suatu produk tertentu</w:t>
      </w:r>
      <w:r w:rsidR="00C33A34">
        <w:rPr>
          <w:rFonts w:ascii="Times New Roman" w:hAnsi="Times New Roman" w:cs="Times New Roman"/>
          <w:sz w:val="24"/>
          <w:szCs w:val="24"/>
        </w:rPr>
        <w:t xml:space="preserve">. </w:t>
      </w: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sumber yang lebih menarik di banding seseorang ya</w:t>
      </w:r>
      <w:r w:rsidR="00C33A34">
        <w:rPr>
          <w:rFonts w:ascii="Times New Roman" w:hAnsi="Times New Roman" w:cs="Times New Roman"/>
          <w:sz w:val="24"/>
          <w:szCs w:val="24"/>
        </w:rPr>
        <w:t xml:space="preserve">ng tidak dikenal di masyarakat. </w:t>
      </w:r>
      <w:r w:rsidRPr="00413180">
        <w:rPr>
          <w:rFonts w:ascii="Times New Roman" w:hAnsi="Times New Roman" w:cs="Times New Roman"/>
          <w:sz w:val="24"/>
          <w:szCs w:val="24"/>
        </w:rPr>
        <w:t>Sumber dengan ciri khas tersendiri akan mendapatkan perhatian khusus oleh masyarakat serta pesan yang di samp</w:t>
      </w:r>
      <w:r w:rsidR="00C33A34">
        <w:rPr>
          <w:rFonts w:ascii="Times New Roman" w:hAnsi="Times New Roman" w:cs="Times New Roman"/>
          <w:sz w:val="24"/>
          <w:szCs w:val="24"/>
        </w:rPr>
        <w:t xml:space="preserve">aikan akan lebih mudah diingat, </w:t>
      </w:r>
      <w:r w:rsidRPr="00413180">
        <w:rPr>
          <w:rFonts w:ascii="Times New Roman" w:hAnsi="Times New Roman" w:cs="Times New Roman"/>
          <w:sz w:val="24"/>
          <w:szCs w:val="24"/>
        </w:rPr>
        <w:t xml:space="preserve">maka produk yang di dukung oleh </w:t>
      </w:r>
      <w:r w:rsidRPr="00413180">
        <w:rPr>
          <w:rFonts w:ascii="Times New Roman" w:hAnsi="Times New Roman" w:cs="Times New Roman"/>
          <w:i/>
          <w:sz w:val="24"/>
          <w:szCs w:val="24"/>
        </w:rPr>
        <w:t xml:space="preserve">celebrity endorser </w:t>
      </w:r>
      <w:r w:rsidRPr="00413180">
        <w:rPr>
          <w:rFonts w:ascii="Times New Roman" w:hAnsi="Times New Roman" w:cs="Times New Roman"/>
          <w:sz w:val="24"/>
          <w:szCs w:val="24"/>
        </w:rPr>
        <w:t xml:space="preserve">akan lebih memiliki kesempatan besar dalam mempengaruhi keputusan pembelian </w:t>
      </w:r>
      <w:r w:rsidR="00D312BB" w:rsidRPr="00413180">
        <w:rPr>
          <w:rFonts w:ascii="Times New Roman" w:hAnsi="Times New Roman" w:cs="Times New Roman"/>
          <w:sz w:val="24"/>
          <w:szCs w:val="24"/>
        </w:rPr>
        <w:fldChar w:fldCharType="begin" w:fldLock="1"/>
      </w:r>
      <w:r w:rsidRPr="00413180">
        <w:rPr>
          <w:rFonts w:ascii="Times New Roman" w:hAnsi="Times New Roman" w:cs="Times New Roman"/>
          <w:sz w:val="24"/>
          <w:szCs w:val="24"/>
        </w:rPr>
        <w:instrText>ADDIN CSL_CITATION {"citationItems":[{"id":"ITEM-1","itemData":{"abstract":"Penelitian ini bertujuan untuk menjelaskan dan menganalisis dampak dari penggunaan Celebrity Endorser pada keputusan pembelian produk Eiger Store Royal Plaza Surabaya. Jenis penelitian dalam penelitian ini menggunakan metode penelitian secara deskripstif dengan melakukan pendekatan secara kuantitatif yang menggunakan teknik pengambilan sampel ialah metode accidental sampling dengan jumlah responden sebanyak 105 responden. Responden dalam penelitian ini adalah konsumen yang sedang melakukan pembelian pada Eiger Store Royal Plaza Surabaya. Teknik yang di gunakan dalam pengumpulan data yaitu dari hasil angket yang telah di isi oleh responden, dokumentasi dan wawancara dengan pengolahan data menggunakan SPPS versi 16.0. Hasil dari penelitian ini menunjukkan variabel Celebrity Endorser memiliki pengaruh yang signifikan pada variabel keputusan pembelian, dengan besaran nilai t hitung yang di dapat lebih besar dari ttabel yaitu 2,203 &gt; 1,983. Jadi variabel Celebrity Endorser memiliki pengaruh signifikan pada keputusan pembelian dalam penelitian ini.","author":[{"dropping-particle":"","family":"Anas","given":"Ahmad Aulia","non-dropping-particle":"","parse-names":false,"suffix":""},{"dropping-particle":"","family":"Sudarwanto","given":"Tri","non-dropping-particle":"","parse-names":false,"suffix":""}],"container-title":"Jurnal Pendidikan Tata Niaga (JPTN)","id":"ITEM-1","issue":"3","issued":{"date-parts":[["2020"]]},"page":"953-958","title":"Pengaruh Celebrity Endorser terhadap Keputusan Pembelian di Eiger Store Royal Plaza Surabaya","type":"article-journal","volume":"8"},"uris":["http://www.mendeley.com/documents/?uuid=72e71f08-1e88-4262-a825-ca37430ea35a"]}],"mendeley":{"formattedCitation":"(Anas &amp; Sudarwanto, 2020)","plainTextFormattedCitation":"(Anas &amp; Sudarwanto, 2020)","previouslyFormattedCitation":"(Anas &amp; Sudarwanto, 2020)"},"properties":{"noteIndex":0},"schema":"https://github.com/citation-style-language/schema/raw/master/csl-citation.json"}</w:instrText>
      </w:r>
      <w:r w:rsidR="00D312BB" w:rsidRPr="00413180">
        <w:rPr>
          <w:rFonts w:ascii="Times New Roman" w:hAnsi="Times New Roman" w:cs="Times New Roman"/>
          <w:sz w:val="24"/>
          <w:szCs w:val="24"/>
        </w:rPr>
        <w:fldChar w:fldCharType="separate"/>
      </w:r>
      <w:r w:rsidR="00591902">
        <w:rPr>
          <w:rFonts w:ascii="Times New Roman" w:hAnsi="Times New Roman" w:cs="Times New Roman"/>
          <w:noProof/>
          <w:sz w:val="24"/>
          <w:szCs w:val="24"/>
        </w:rPr>
        <w:t xml:space="preserve">(Anas </w:t>
      </w:r>
      <w:r w:rsidRPr="00413180">
        <w:rPr>
          <w:rFonts w:ascii="Times New Roman" w:hAnsi="Times New Roman" w:cs="Times New Roman"/>
          <w:noProof/>
          <w:sz w:val="24"/>
          <w:szCs w:val="24"/>
        </w:rPr>
        <w:t>&amp;</w:t>
      </w:r>
      <w:r w:rsidR="00591902">
        <w:rPr>
          <w:rFonts w:ascii="Times New Roman" w:hAnsi="Times New Roman" w:cs="Times New Roman"/>
          <w:noProof/>
          <w:sz w:val="24"/>
          <w:szCs w:val="24"/>
        </w:rPr>
        <w:t xml:space="preserve"> </w:t>
      </w:r>
      <w:r w:rsidRPr="00413180">
        <w:rPr>
          <w:rFonts w:ascii="Times New Roman" w:hAnsi="Times New Roman" w:cs="Times New Roman"/>
          <w:noProof/>
          <w:sz w:val="24"/>
          <w:szCs w:val="24"/>
        </w:rPr>
        <w:t>Sudarwanto, 2020)</w:t>
      </w:r>
      <w:r w:rsidR="00D312BB" w:rsidRPr="00413180">
        <w:rPr>
          <w:rFonts w:ascii="Times New Roman" w:hAnsi="Times New Roman" w:cs="Times New Roman"/>
          <w:sz w:val="24"/>
          <w:szCs w:val="24"/>
        </w:rPr>
        <w:fldChar w:fldCharType="end"/>
      </w:r>
      <w:r w:rsidR="00C33A34">
        <w:rPr>
          <w:rFonts w:ascii="Times New Roman" w:hAnsi="Times New Roman" w:cs="Times New Roman"/>
          <w:sz w:val="24"/>
          <w:szCs w:val="24"/>
        </w:rPr>
        <w:t>.</w:t>
      </w:r>
      <w:r w:rsidRPr="00413180">
        <w:rPr>
          <w:rFonts w:ascii="Times New Roman" w:hAnsi="Times New Roman" w:cs="Times New Roman"/>
          <w:sz w:val="24"/>
          <w:szCs w:val="24"/>
        </w:rPr>
        <w:t xml:space="preserve"> Persepsi konsumen mengenai </w:t>
      </w:r>
      <w:r w:rsidRPr="00413180">
        <w:rPr>
          <w:rFonts w:ascii="Times New Roman" w:hAnsi="Times New Roman" w:cs="Times New Roman"/>
          <w:sz w:val="24"/>
          <w:szCs w:val="24"/>
        </w:rPr>
        <w:lastRenderedPageBreak/>
        <w:t>produk berda</w:t>
      </w:r>
      <w:r w:rsidR="00C33A34">
        <w:rPr>
          <w:rFonts w:ascii="Times New Roman" w:hAnsi="Times New Roman" w:cs="Times New Roman"/>
          <w:sz w:val="24"/>
          <w:szCs w:val="24"/>
        </w:rPr>
        <w:t>mpak dalam keputusan pembelian,</w:t>
      </w:r>
      <w:r w:rsidRPr="00413180">
        <w:rPr>
          <w:rFonts w:ascii="Times New Roman" w:hAnsi="Times New Roman" w:cs="Times New Roman"/>
          <w:sz w:val="24"/>
          <w:szCs w:val="24"/>
        </w:rPr>
        <w:t xml:space="preserve"> Jika suatu </w:t>
      </w:r>
      <w:r w:rsidR="00C33A34">
        <w:rPr>
          <w:rFonts w:ascii="Times New Roman" w:hAnsi="Times New Roman" w:cs="Times New Roman"/>
          <w:sz w:val="24"/>
          <w:szCs w:val="24"/>
        </w:rPr>
        <w:t xml:space="preserve">produk memiliki mutu, </w:t>
      </w:r>
      <w:r w:rsidRPr="00413180">
        <w:rPr>
          <w:rFonts w:ascii="Times New Roman" w:hAnsi="Times New Roman" w:cs="Times New Roman"/>
          <w:sz w:val="24"/>
          <w:szCs w:val="24"/>
        </w:rPr>
        <w:t xml:space="preserve">kualitas yang baik dan dapat dipercaya maka </w:t>
      </w:r>
      <w:r w:rsidR="00C33A34">
        <w:rPr>
          <w:rFonts w:ascii="Times New Roman" w:hAnsi="Times New Roman" w:cs="Times New Roman"/>
          <w:sz w:val="24"/>
          <w:szCs w:val="24"/>
        </w:rPr>
        <w:t>produk tersebut dikatakan baik,</w:t>
      </w:r>
      <w:r w:rsidR="00591902">
        <w:rPr>
          <w:rFonts w:ascii="Times New Roman" w:hAnsi="Times New Roman" w:cs="Times New Roman"/>
          <w:sz w:val="24"/>
          <w:szCs w:val="24"/>
        </w:rPr>
        <w:t xml:space="preserve"> </w:t>
      </w:r>
      <w:r w:rsidRPr="00413180">
        <w:rPr>
          <w:rFonts w:ascii="Times New Roman" w:hAnsi="Times New Roman" w:cs="Times New Roman"/>
          <w:i/>
          <w:sz w:val="24"/>
          <w:szCs w:val="24"/>
        </w:rPr>
        <w:t>celebrity endorser</w:t>
      </w:r>
      <w:r w:rsidR="00591902">
        <w:rPr>
          <w:rFonts w:ascii="Times New Roman" w:hAnsi="Times New Roman" w:cs="Times New Roman"/>
          <w:i/>
          <w:sz w:val="24"/>
          <w:szCs w:val="24"/>
        </w:rPr>
        <w:t xml:space="preserve"> </w:t>
      </w:r>
      <w:r w:rsidRPr="00413180">
        <w:rPr>
          <w:rFonts w:ascii="Times New Roman" w:hAnsi="Times New Roman" w:cs="Times New Roman"/>
          <w:sz w:val="24"/>
          <w:szCs w:val="24"/>
        </w:rPr>
        <w:t>memiliki pengaruh yang baik dalam membentuk persepsi atau cara konsumen melihat suatu prod</w:t>
      </w:r>
      <w:r w:rsidR="00315990">
        <w:rPr>
          <w:rFonts w:ascii="Times New Roman" w:hAnsi="Times New Roman" w:cs="Times New Roman"/>
          <w:sz w:val="24"/>
          <w:szCs w:val="24"/>
        </w:rPr>
        <w:t>uk melalui iklan (Dewi</w:t>
      </w:r>
      <w:r w:rsidR="00C33A34">
        <w:rPr>
          <w:rFonts w:ascii="Times New Roman" w:hAnsi="Times New Roman" w:cs="Times New Roman"/>
          <w:sz w:val="24"/>
          <w:szCs w:val="24"/>
        </w:rPr>
        <w:t>, 2019).</w:t>
      </w:r>
      <w:r w:rsidRPr="00413180">
        <w:rPr>
          <w:rFonts w:ascii="Times New Roman" w:hAnsi="Times New Roman" w:cs="Times New Roman"/>
          <w:sz w:val="24"/>
          <w:szCs w:val="24"/>
        </w:rPr>
        <w:t xml:space="preserve"> Dengan adanya </w:t>
      </w: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makan pesan dari iklan aka</w:t>
      </w:r>
      <w:r w:rsidR="00C33A34">
        <w:rPr>
          <w:rFonts w:ascii="Times New Roman" w:hAnsi="Times New Roman" w:cs="Times New Roman"/>
          <w:sz w:val="24"/>
          <w:szCs w:val="24"/>
        </w:rPr>
        <w:t>n mudah diterima oleh konsumen,</w:t>
      </w:r>
      <w:r w:rsidRPr="00413180">
        <w:rPr>
          <w:rFonts w:ascii="Times New Roman" w:hAnsi="Times New Roman" w:cs="Times New Roman"/>
          <w:sz w:val="24"/>
          <w:szCs w:val="24"/>
        </w:rPr>
        <w:t xml:space="preserve"> sehingga semakin baik </w:t>
      </w: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yang digunakan perusahaan untuk mempromosikan produknya akan semakin mempengaruhi keputusan pe</w:t>
      </w:r>
      <w:r w:rsidR="00315990">
        <w:rPr>
          <w:rFonts w:ascii="Times New Roman" w:hAnsi="Times New Roman" w:cs="Times New Roman"/>
          <w:sz w:val="24"/>
          <w:szCs w:val="24"/>
        </w:rPr>
        <w:t>mbelian konsumen (Heda</w:t>
      </w:r>
      <w:r w:rsidR="00C33A34">
        <w:rPr>
          <w:rFonts w:ascii="Times New Roman" w:hAnsi="Times New Roman" w:cs="Times New Roman"/>
          <w:sz w:val="24"/>
          <w:szCs w:val="24"/>
        </w:rPr>
        <w:t>, 2017).</w:t>
      </w:r>
      <w:r w:rsidRPr="00413180">
        <w:rPr>
          <w:rFonts w:ascii="Times New Roman" w:hAnsi="Times New Roman" w:cs="Times New Roman"/>
          <w:sz w:val="24"/>
          <w:szCs w:val="24"/>
        </w:rPr>
        <w:t xml:space="preserve"> Pada penelitian </w:t>
      </w:r>
      <w:r w:rsidR="00D312BB" w:rsidRPr="00413180">
        <w:rPr>
          <w:rFonts w:ascii="Times New Roman" w:hAnsi="Times New Roman" w:cs="Times New Roman"/>
          <w:sz w:val="24"/>
          <w:szCs w:val="24"/>
        </w:rPr>
        <w:fldChar w:fldCharType="begin" w:fldLock="1"/>
      </w:r>
      <w:r w:rsidRPr="00413180">
        <w:rPr>
          <w:rFonts w:ascii="Times New Roman" w:hAnsi="Times New Roman" w:cs="Times New Roman"/>
          <w:sz w:val="24"/>
          <w:szCs w:val="24"/>
        </w:rPr>
        <w:instrText>ADDIN CSL_CITATION {"citationItems":[{"id":"ITEM-1","itemData":{"abstract":"Penelitian ini bertujuan untuk menjelaskan dan menganalisis dampak dari penggunaan Celebrity Endorser pada keputusan pembelian produk Eiger Store Royal Plaza Surabaya. Jenis penelitian dalam penelitian ini menggunakan metode penelitian secara deskripstif dengan melakukan pendekatan secara kuantitatif yang menggunakan teknik pengambilan sampel ialah metode accidental sampling dengan jumlah responden sebanyak 105 responden. Responden dalam penelitian ini adalah konsumen yang sedang melakukan pembelian pada Eiger Store Royal Plaza Surabaya. Teknik yang di gunakan dalam pengumpulan data yaitu dari hasil angket yang telah di isi oleh responden, dokumentasi dan wawancara dengan pengolahan data menggunakan SPPS versi 16.0. Hasil dari penelitian ini menunjukkan variabel Celebrity Endorser memiliki pengaruh yang signifikan pada variabel keputusan pembelian, dengan besaran nilai t hitung yang di dapat lebih besar dari ttabel yaitu 2,203 &gt; 1,983. Jadi variabel Celebrity Endorser memiliki pengaruh signifikan pada keputusan pembelian dalam penelitian ini.","author":[{"dropping-particle":"","family":"Anas","given":"Ahmad Aulia","non-dropping-particle":"","parse-names":false,"suffix":""},{"dropping-particle":"","family":"Sudarwanto","given":"Tri","non-dropping-particle":"","parse-names":false,"suffix":""}],"container-title":"Jurnal Pendidikan Tata Niaga (JPTN)","id":"ITEM-1","issue":"3","issued":{"date-parts":[["2020"]]},"page":"953-958","title":"Pengaruh Celebrity Endorser terhadap Keputusan Pembelian di Eiger Store Royal Plaza Surabaya","type":"article-journal","volume":"8"},"uris":["http://www.mendeley.com/documents/?uuid=72e71f08-1e88-4262-a825-ca37430ea35a"]}],"mendeley":{"formattedCitation":"(Anas &amp; Sudarwanto, 2020)","plainTextFormattedCitation":"(Anas &amp; Sudarwanto, 2020)","previouslyFormattedCitation":"(Anas &amp; Sudarwanto, 2020)"},"properties":{"noteIndex":0},"schema":"https://github.com/citation-style-language/schema/raw/master/csl-citation.json"}</w:instrText>
      </w:r>
      <w:r w:rsidR="00D312BB" w:rsidRPr="00413180">
        <w:rPr>
          <w:rFonts w:ascii="Times New Roman" w:hAnsi="Times New Roman" w:cs="Times New Roman"/>
          <w:sz w:val="24"/>
          <w:szCs w:val="24"/>
        </w:rPr>
        <w:fldChar w:fldCharType="separate"/>
      </w:r>
      <w:r w:rsidRPr="00413180">
        <w:rPr>
          <w:rFonts w:ascii="Times New Roman" w:hAnsi="Times New Roman" w:cs="Times New Roman"/>
          <w:noProof/>
          <w:sz w:val="24"/>
          <w:szCs w:val="24"/>
        </w:rPr>
        <w:t>(Anas &amp; Sudarwanto, 2020)</w:t>
      </w:r>
      <w:r w:rsidR="00D312BB" w:rsidRPr="00413180">
        <w:rPr>
          <w:rFonts w:ascii="Times New Roman" w:hAnsi="Times New Roman" w:cs="Times New Roman"/>
          <w:sz w:val="24"/>
          <w:szCs w:val="24"/>
        </w:rPr>
        <w:fldChar w:fldCharType="end"/>
      </w:r>
      <w:r w:rsidRPr="00413180">
        <w:rPr>
          <w:rFonts w:ascii="Times New Roman" w:hAnsi="Times New Roman" w:cs="Times New Roman"/>
          <w:sz w:val="24"/>
          <w:szCs w:val="24"/>
        </w:rPr>
        <w:t xml:space="preserve"> dengan judul “Pengaruh </w:t>
      </w: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terhadap keputusan pembelian di Eiger store Plaza Surabaya” menyatakan bahwa </w:t>
      </w:r>
      <w:r w:rsidRPr="00413180">
        <w:rPr>
          <w:rFonts w:ascii="Times New Roman" w:hAnsi="Times New Roman" w:cs="Times New Roman"/>
          <w:i/>
          <w:sz w:val="24"/>
          <w:szCs w:val="24"/>
        </w:rPr>
        <w:t xml:space="preserve">celebrity endorser </w:t>
      </w:r>
      <w:r w:rsidRPr="00413180">
        <w:rPr>
          <w:rFonts w:ascii="Times New Roman" w:hAnsi="Times New Roman" w:cs="Times New Roman"/>
          <w:sz w:val="24"/>
          <w:szCs w:val="24"/>
        </w:rPr>
        <w:t>berpengaruh positif dan signifikan terhadap keputusan pembelian prod</w:t>
      </w:r>
      <w:r w:rsidR="00C33A34">
        <w:rPr>
          <w:rFonts w:ascii="Times New Roman" w:hAnsi="Times New Roman" w:cs="Times New Roman"/>
          <w:sz w:val="24"/>
          <w:szCs w:val="24"/>
        </w:rPr>
        <w:t>uk Eiger store Plaza Surabaya.</w:t>
      </w:r>
    </w:p>
    <w:p w:rsidR="00BD0AFD" w:rsidRPr="00413180" w:rsidRDefault="00BD0AFD" w:rsidP="0093263A">
      <w:pPr>
        <w:spacing w:line="480" w:lineRule="auto"/>
        <w:ind w:left="1080" w:firstLine="360"/>
        <w:jc w:val="both"/>
        <w:rPr>
          <w:rFonts w:ascii="Times New Roman" w:hAnsi="Times New Roman" w:cs="Times New Roman"/>
          <w:sz w:val="24"/>
          <w:szCs w:val="24"/>
        </w:rPr>
      </w:pPr>
      <w:r w:rsidRPr="00413180">
        <w:rPr>
          <w:rFonts w:ascii="Times New Roman" w:hAnsi="Times New Roman" w:cs="Times New Roman"/>
          <w:sz w:val="24"/>
          <w:szCs w:val="24"/>
        </w:rPr>
        <w:t>Bisnis yang mengalami peningkatan dan terus berkembang semakin hari semakin banyak minatnya bisnis di bidang fashion salah satu brand yang sedang banyak p</w:t>
      </w:r>
      <w:r w:rsidR="00C33A34">
        <w:rPr>
          <w:rFonts w:ascii="Times New Roman" w:hAnsi="Times New Roman" w:cs="Times New Roman"/>
          <w:sz w:val="24"/>
          <w:szCs w:val="24"/>
        </w:rPr>
        <w:t xml:space="preserve">eminatnya brand fashion Erigo. </w:t>
      </w:r>
      <w:r w:rsidRPr="00413180">
        <w:rPr>
          <w:rFonts w:ascii="Times New Roman" w:hAnsi="Times New Roman" w:cs="Times New Roman"/>
          <w:sz w:val="24"/>
          <w:szCs w:val="24"/>
        </w:rPr>
        <w:t>Brand asal depok ini menunjukkan kualitasnya dengan sepanjang tahun 2020 mengalami peningkatan 10 kali lip</w:t>
      </w:r>
      <w:r w:rsidR="00C33A34">
        <w:rPr>
          <w:rFonts w:ascii="Times New Roman" w:hAnsi="Times New Roman" w:cs="Times New Roman"/>
          <w:sz w:val="24"/>
          <w:szCs w:val="24"/>
        </w:rPr>
        <w:t>at di banding tahun sebelumnya.</w:t>
      </w:r>
      <w:r w:rsidRPr="00413180">
        <w:rPr>
          <w:rFonts w:ascii="Times New Roman" w:hAnsi="Times New Roman" w:cs="Times New Roman"/>
          <w:sz w:val="24"/>
          <w:szCs w:val="24"/>
        </w:rPr>
        <w:t xml:space="preserve"> Sehingga pada tahun 2021 menjadikan brand Erigo produk fashion terlaris di aplikasi Shopee .</w:t>
      </w:r>
      <w:r w:rsidR="00E30FD7">
        <w:rPr>
          <w:rFonts w:ascii="Times New Roman" w:hAnsi="Times New Roman" w:cs="Times New Roman"/>
          <w:sz w:val="24"/>
          <w:szCs w:val="24"/>
        </w:rPr>
        <w:t>Pada saat event 11.11</w:t>
      </w:r>
      <w:r>
        <w:rPr>
          <w:rFonts w:ascii="Times New Roman" w:hAnsi="Times New Roman" w:cs="Times New Roman"/>
          <w:sz w:val="24"/>
          <w:szCs w:val="24"/>
        </w:rPr>
        <w:t xml:space="preserve"> 2021</w:t>
      </w:r>
      <w:r w:rsidRPr="00413180">
        <w:rPr>
          <w:rFonts w:ascii="Times New Roman" w:hAnsi="Times New Roman" w:cs="Times New Roman"/>
          <w:sz w:val="24"/>
          <w:szCs w:val="24"/>
        </w:rPr>
        <w:t xml:space="preserve"> erigo menepati posisi pertama</w:t>
      </w:r>
      <w:r w:rsidR="00C33A34">
        <w:rPr>
          <w:rFonts w:ascii="Times New Roman" w:hAnsi="Times New Roman" w:cs="Times New Roman"/>
          <w:sz w:val="24"/>
          <w:szCs w:val="24"/>
        </w:rPr>
        <w:t xml:space="preserve"> sebagai brand fashion terlaris</w:t>
      </w:r>
      <w:r w:rsidRPr="00413180">
        <w:rPr>
          <w:rFonts w:ascii="Times New Roman" w:hAnsi="Times New Roman" w:cs="Times New Roman"/>
          <w:sz w:val="24"/>
          <w:szCs w:val="24"/>
        </w:rPr>
        <w:t xml:space="preserve">. Erigo sendiri brand fashion yang berfokus pada </w:t>
      </w:r>
      <w:r w:rsidRPr="00413180">
        <w:rPr>
          <w:rFonts w:ascii="Times New Roman" w:hAnsi="Times New Roman" w:cs="Times New Roman"/>
          <w:sz w:val="24"/>
          <w:szCs w:val="24"/>
        </w:rPr>
        <w:lastRenderedPageBreak/>
        <w:t xml:space="preserve">produk pakaian pria dan wanita yang di desain untuk travelling serta </w:t>
      </w:r>
      <w:r w:rsidR="00C33A34">
        <w:rPr>
          <w:rFonts w:ascii="Times New Roman" w:hAnsi="Times New Roman" w:cs="Times New Roman"/>
          <w:sz w:val="24"/>
          <w:szCs w:val="24"/>
        </w:rPr>
        <w:t>kegiatan sehari-hari,</w:t>
      </w:r>
      <w:r w:rsidRPr="00413180">
        <w:rPr>
          <w:rFonts w:ascii="Times New Roman" w:hAnsi="Times New Roman" w:cs="Times New Roman"/>
          <w:sz w:val="24"/>
          <w:szCs w:val="24"/>
        </w:rPr>
        <w:t xml:space="preserve"> erigo menghadirkan produk untuk anak muda atau r</w:t>
      </w:r>
      <w:r w:rsidR="00C33A34">
        <w:rPr>
          <w:rFonts w:ascii="Times New Roman" w:hAnsi="Times New Roman" w:cs="Times New Roman"/>
          <w:sz w:val="24"/>
          <w:szCs w:val="24"/>
        </w:rPr>
        <w:t>emaja yang ingin tampil trendi, semi formal, santai dan nyaman</w:t>
      </w:r>
      <w:r w:rsidRPr="00413180">
        <w:rPr>
          <w:rFonts w:ascii="Times New Roman" w:hAnsi="Times New Roman" w:cs="Times New Roman"/>
          <w:sz w:val="24"/>
          <w:szCs w:val="24"/>
        </w:rPr>
        <w:t>. Erigo menjadi satu-satu nya brand fashion Indonesia yang tampi di ajang New York Fashion Week (NYFW</w:t>
      </w:r>
      <w:r w:rsidR="00C33A34">
        <w:rPr>
          <w:rFonts w:ascii="Times New Roman" w:hAnsi="Times New Roman" w:cs="Times New Roman"/>
          <w:sz w:val="24"/>
          <w:szCs w:val="24"/>
        </w:rPr>
        <w:t>) pada September 2022 mendatang</w:t>
      </w:r>
      <w:r w:rsidRPr="00413180">
        <w:rPr>
          <w:rFonts w:ascii="Times New Roman" w:hAnsi="Times New Roman" w:cs="Times New Roman"/>
          <w:sz w:val="24"/>
          <w:szCs w:val="24"/>
        </w:rPr>
        <w:t>.</w:t>
      </w:r>
    </w:p>
    <w:p w:rsidR="00BD0AFD" w:rsidRPr="00315990" w:rsidRDefault="00BD0AFD" w:rsidP="0093263A">
      <w:pPr>
        <w:spacing w:line="480" w:lineRule="auto"/>
        <w:ind w:left="1080"/>
        <w:jc w:val="both"/>
        <w:rPr>
          <w:rFonts w:ascii="Times New Roman" w:hAnsi="Times New Roman" w:cs="Times New Roman"/>
          <w:b/>
          <w:sz w:val="24"/>
          <w:szCs w:val="24"/>
        </w:rPr>
      </w:pPr>
      <w:r w:rsidRPr="00413180">
        <w:rPr>
          <w:rFonts w:ascii="Times New Roman" w:hAnsi="Times New Roman" w:cs="Times New Roman"/>
          <w:sz w:val="24"/>
          <w:szCs w:val="24"/>
        </w:rPr>
        <w:t xml:space="preserve">Berdasarkan pada penjelasan latar belakang yang telah dijabarkan di atas , maka penulis tertarik untuk melakukan penelitian judul </w:t>
      </w:r>
      <w:r w:rsidR="001D30BF" w:rsidRPr="00315990">
        <w:rPr>
          <w:rFonts w:ascii="Times New Roman" w:hAnsi="Times New Roman" w:cs="Times New Roman"/>
          <w:b/>
          <w:sz w:val="24"/>
          <w:szCs w:val="24"/>
        </w:rPr>
        <w:t>“Keputusan Pembelian Ditinjau Dari</w:t>
      </w:r>
      <w:r w:rsidR="00E45A96" w:rsidRPr="00315990">
        <w:rPr>
          <w:rFonts w:ascii="Times New Roman" w:hAnsi="Times New Roman" w:cs="Times New Roman"/>
          <w:b/>
          <w:sz w:val="24"/>
          <w:szCs w:val="24"/>
        </w:rPr>
        <w:t xml:space="preserve"> </w:t>
      </w:r>
      <w:r w:rsidR="001D30BF" w:rsidRPr="00315990">
        <w:rPr>
          <w:rFonts w:ascii="Times New Roman" w:hAnsi="Times New Roman" w:cs="Times New Roman"/>
          <w:b/>
          <w:i/>
          <w:sz w:val="24"/>
          <w:szCs w:val="24"/>
        </w:rPr>
        <w:t>Brand</w:t>
      </w:r>
      <w:r w:rsidRPr="00315990">
        <w:rPr>
          <w:rFonts w:ascii="Times New Roman" w:hAnsi="Times New Roman" w:cs="Times New Roman"/>
          <w:b/>
          <w:i/>
          <w:sz w:val="24"/>
          <w:szCs w:val="24"/>
        </w:rPr>
        <w:t xml:space="preserve"> I</w:t>
      </w:r>
      <w:r w:rsidR="001D30BF" w:rsidRPr="00315990">
        <w:rPr>
          <w:rFonts w:ascii="Times New Roman" w:hAnsi="Times New Roman" w:cs="Times New Roman"/>
          <w:b/>
          <w:i/>
          <w:sz w:val="24"/>
          <w:szCs w:val="24"/>
        </w:rPr>
        <w:t>mage</w:t>
      </w:r>
      <w:r w:rsidR="001D30BF" w:rsidRPr="00315990">
        <w:rPr>
          <w:rFonts w:ascii="Times New Roman" w:hAnsi="Times New Roman" w:cs="Times New Roman"/>
          <w:b/>
          <w:sz w:val="24"/>
          <w:szCs w:val="24"/>
        </w:rPr>
        <w:t>, Desain Produk</w:t>
      </w:r>
      <w:r w:rsidRPr="00315990">
        <w:rPr>
          <w:rFonts w:ascii="Times New Roman" w:hAnsi="Times New Roman" w:cs="Times New Roman"/>
          <w:b/>
          <w:sz w:val="24"/>
          <w:szCs w:val="24"/>
        </w:rPr>
        <w:t xml:space="preserve">, </w:t>
      </w:r>
      <w:r w:rsidR="001D30BF" w:rsidRPr="00315990">
        <w:rPr>
          <w:rFonts w:ascii="Times New Roman" w:hAnsi="Times New Roman" w:cs="Times New Roman"/>
          <w:b/>
          <w:i/>
          <w:sz w:val="24"/>
          <w:szCs w:val="24"/>
        </w:rPr>
        <w:t xml:space="preserve">Celebrity </w:t>
      </w:r>
      <w:r w:rsidRPr="00315990">
        <w:rPr>
          <w:rFonts w:ascii="Times New Roman" w:hAnsi="Times New Roman" w:cs="Times New Roman"/>
          <w:b/>
          <w:i/>
          <w:sz w:val="24"/>
          <w:szCs w:val="24"/>
        </w:rPr>
        <w:t>E</w:t>
      </w:r>
      <w:r w:rsidR="001D30BF" w:rsidRPr="00315990">
        <w:rPr>
          <w:rFonts w:ascii="Times New Roman" w:hAnsi="Times New Roman" w:cs="Times New Roman"/>
          <w:b/>
          <w:i/>
          <w:sz w:val="24"/>
          <w:szCs w:val="24"/>
        </w:rPr>
        <w:t xml:space="preserve">ndorser </w:t>
      </w:r>
      <w:r w:rsidRPr="00315990">
        <w:rPr>
          <w:rFonts w:ascii="Times New Roman" w:hAnsi="Times New Roman" w:cs="Times New Roman"/>
          <w:b/>
          <w:sz w:val="24"/>
          <w:szCs w:val="24"/>
        </w:rPr>
        <w:t xml:space="preserve"> (Studi Kasus Penggunaan Produk Erigo di Surakarta) “</w:t>
      </w:r>
    </w:p>
    <w:p w:rsidR="00BD0AFD" w:rsidRPr="00386C0A" w:rsidRDefault="00386C0A" w:rsidP="00386C0A">
      <w:pPr>
        <w:pStyle w:val="Heading2"/>
        <w:rPr>
          <w:b/>
          <w:color w:val="auto"/>
        </w:rPr>
      </w:pPr>
      <w:bookmarkStart w:id="7" w:name="_Toc93493305"/>
      <w:bookmarkStart w:id="8" w:name="_Toc93512027"/>
      <w:r w:rsidRPr="00386C0A">
        <w:rPr>
          <w:b/>
          <w:color w:val="auto"/>
        </w:rPr>
        <w:t xml:space="preserve">B. </w:t>
      </w:r>
      <w:r w:rsidR="00BD0AFD" w:rsidRPr="00386C0A">
        <w:rPr>
          <w:b/>
          <w:color w:val="auto"/>
        </w:rPr>
        <w:t>Rumusan Masalah</w:t>
      </w:r>
      <w:bookmarkEnd w:id="7"/>
      <w:bookmarkEnd w:id="8"/>
    </w:p>
    <w:p w:rsidR="00BD0AFD" w:rsidRPr="00413180" w:rsidRDefault="00BD0AFD" w:rsidP="0093263A">
      <w:pPr>
        <w:spacing w:line="480" w:lineRule="auto"/>
        <w:ind w:left="1080"/>
        <w:jc w:val="both"/>
        <w:rPr>
          <w:rFonts w:ascii="Times New Roman" w:hAnsi="Times New Roman" w:cs="Times New Roman"/>
          <w:sz w:val="24"/>
          <w:szCs w:val="24"/>
        </w:rPr>
      </w:pPr>
      <w:r w:rsidRPr="00413180">
        <w:rPr>
          <w:rFonts w:ascii="Times New Roman" w:hAnsi="Times New Roman" w:cs="Times New Roman"/>
          <w:sz w:val="24"/>
          <w:szCs w:val="24"/>
        </w:rPr>
        <w:t>Berdasarkan latar belakang diatas maka dapat diambil perumusan masalah sebagai berikut :</w:t>
      </w:r>
    </w:p>
    <w:p w:rsidR="00BD0AFD" w:rsidRPr="00413180" w:rsidRDefault="00BD0AFD" w:rsidP="00541306">
      <w:pPr>
        <w:pStyle w:val="ListParagraph"/>
        <w:numPr>
          <w:ilvl w:val="0"/>
          <w:numId w:val="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Apakah </w:t>
      </w:r>
      <w:r w:rsidRPr="00413180">
        <w:rPr>
          <w:rFonts w:ascii="Times New Roman" w:hAnsi="Times New Roman" w:cs="Times New Roman"/>
          <w:i/>
          <w:sz w:val="24"/>
          <w:szCs w:val="24"/>
        </w:rPr>
        <w:t>brand image</w:t>
      </w:r>
      <w:r w:rsidRPr="00413180">
        <w:rPr>
          <w:rFonts w:ascii="Times New Roman" w:hAnsi="Times New Roman" w:cs="Times New Roman"/>
          <w:sz w:val="24"/>
          <w:szCs w:val="24"/>
        </w:rPr>
        <w:t xml:space="preserve">, desain produk dan </w:t>
      </w:r>
      <w:r w:rsidRPr="00413180">
        <w:rPr>
          <w:rFonts w:ascii="Times New Roman" w:hAnsi="Times New Roman" w:cs="Times New Roman"/>
          <w:i/>
          <w:sz w:val="24"/>
          <w:szCs w:val="24"/>
        </w:rPr>
        <w:t>celebrity endorser</w:t>
      </w:r>
      <w:r w:rsidR="00C14B1C">
        <w:rPr>
          <w:rFonts w:ascii="Times New Roman" w:hAnsi="Times New Roman" w:cs="Times New Roman"/>
          <w:i/>
          <w:sz w:val="24"/>
          <w:szCs w:val="24"/>
        </w:rPr>
        <w:t xml:space="preserve"> </w:t>
      </w:r>
      <w:r w:rsidRPr="00413180">
        <w:rPr>
          <w:rFonts w:ascii="Times New Roman" w:hAnsi="Times New Roman" w:cs="Times New Roman"/>
          <w:sz w:val="24"/>
          <w:szCs w:val="24"/>
        </w:rPr>
        <w:t xml:space="preserve">berpengaruh secara simultan terhadap keputusan pembelian pada produk Erigo di Surakarta ? </w:t>
      </w:r>
    </w:p>
    <w:p w:rsidR="00BD0AFD" w:rsidRPr="00413180" w:rsidRDefault="00BD0AFD" w:rsidP="00541306">
      <w:pPr>
        <w:pStyle w:val="ListParagraph"/>
        <w:numPr>
          <w:ilvl w:val="0"/>
          <w:numId w:val="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Apakah </w:t>
      </w:r>
      <w:r w:rsidRPr="00413180">
        <w:rPr>
          <w:rFonts w:ascii="Times New Roman" w:hAnsi="Times New Roman" w:cs="Times New Roman"/>
          <w:i/>
          <w:sz w:val="24"/>
          <w:szCs w:val="24"/>
        </w:rPr>
        <w:t>brand image</w:t>
      </w:r>
      <w:r w:rsidRPr="00413180">
        <w:rPr>
          <w:rFonts w:ascii="Times New Roman" w:hAnsi="Times New Roman" w:cs="Times New Roman"/>
          <w:sz w:val="24"/>
          <w:szCs w:val="24"/>
        </w:rPr>
        <w:t xml:space="preserve"> berpengaruh terhadap keputusan pembelian pada produk di  Erigo Surakarta ? </w:t>
      </w:r>
    </w:p>
    <w:p w:rsidR="00BD0AFD" w:rsidRPr="00413180" w:rsidRDefault="00BD0AFD" w:rsidP="00541306">
      <w:pPr>
        <w:pStyle w:val="ListParagraph"/>
        <w:numPr>
          <w:ilvl w:val="0"/>
          <w:numId w:val="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Apakah desain produk berpengaruh terhadap keputusan pembelian pada produk  Erigo di Suarakarta ? </w:t>
      </w:r>
    </w:p>
    <w:p w:rsidR="002A0F98" w:rsidRPr="002A0F98" w:rsidRDefault="00BD0AFD" w:rsidP="00541306">
      <w:pPr>
        <w:pStyle w:val="ListParagraph"/>
        <w:numPr>
          <w:ilvl w:val="0"/>
          <w:numId w:val="1"/>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Apakah </w:t>
      </w:r>
      <w:r w:rsidRPr="00413180">
        <w:rPr>
          <w:rFonts w:ascii="Times New Roman" w:hAnsi="Times New Roman" w:cs="Times New Roman"/>
          <w:i/>
          <w:sz w:val="24"/>
          <w:szCs w:val="24"/>
        </w:rPr>
        <w:t>celebrity endorser</w:t>
      </w:r>
      <w:r w:rsidR="00C14B1C">
        <w:rPr>
          <w:rFonts w:ascii="Times New Roman" w:hAnsi="Times New Roman" w:cs="Times New Roman"/>
          <w:i/>
          <w:sz w:val="24"/>
          <w:szCs w:val="24"/>
        </w:rPr>
        <w:t xml:space="preserve"> </w:t>
      </w:r>
      <w:r w:rsidRPr="00413180">
        <w:rPr>
          <w:rFonts w:ascii="Times New Roman" w:hAnsi="Times New Roman" w:cs="Times New Roman"/>
          <w:sz w:val="24"/>
          <w:szCs w:val="24"/>
        </w:rPr>
        <w:t>berpengaruh terhadap keputusan pembelian pada produk Erigo di Surakarta ?</w:t>
      </w:r>
    </w:p>
    <w:p w:rsidR="00BD0AFD" w:rsidRPr="00386C0A" w:rsidRDefault="00386C0A" w:rsidP="00386C0A">
      <w:pPr>
        <w:pStyle w:val="Heading2"/>
        <w:rPr>
          <w:b/>
          <w:color w:val="auto"/>
        </w:rPr>
      </w:pPr>
      <w:bookmarkStart w:id="9" w:name="_Toc93493306"/>
      <w:bookmarkStart w:id="10" w:name="_Toc93512028"/>
      <w:r w:rsidRPr="00386C0A">
        <w:rPr>
          <w:b/>
          <w:color w:val="auto"/>
        </w:rPr>
        <w:lastRenderedPageBreak/>
        <w:t xml:space="preserve">C. </w:t>
      </w:r>
      <w:r w:rsidR="00BD0AFD" w:rsidRPr="00386C0A">
        <w:rPr>
          <w:b/>
          <w:color w:val="auto"/>
        </w:rPr>
        <w:t>Batasan Masalah</w:t>
      </w:r>
      <w:bookmarkEnd w:id="9"/>
      <w:bookmarkEnd w:id="10"/>
    </w:p>
    <w:p w:rsidR="00BD0AFD" w:rsidRPr="00413180" w:rsidRDefault="00BD0AFD" w:rsidP="00541306">
      <w:pPr>
        <w:pStyle w:val="ListParagraph"/>
        <w:numPr>
          <w:ilvl w:val="0"/>
          <w:numId w:val="2"/>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Objek penelitian meliputi konsumen yang pernah membeli dan memakai Erigo </w:t>
      </w:r>
    </w:p>
    <w:p w:rsidR="00BD0AFD" w:rsidRPr="00413180" w:rsidRDefault="00BD0AFD" w:rsidP="00541306">
      <w:pPr>
        <w:pStyle w:val="ListParagraph"/>
        <w:numPr>
          <w:ilvl w:val="0"/>
          <w:numId w:val="2"/>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Variabel-variabel yang diujikan dalam penelitian ini ada 3 variabel yaitu variabel bebas (</w:t>
      </w:r>
      <w:r w:rsidRPr="00413180">
        <w:rPr>
          <w:rFonts w:ascii="Times New Roman" w:hAnsi="Times New Roman" w:cs="Times New Roman"/>
          <w:i/>
          <w:sz w:val="24"/>
          <w:szCs w:val="24"/>
        </w:rPr>
        <w:t>variabel independen</w:t>
      </w:r>
      <w:r w:rsidRPr="00413180">
        <w:rPr>
          <w:rFonts w:ascii="Times New Roman" w:hAnsi="Times New Roman" w:cs="Times New Roman"/>
          <w:sz w:val="24"/>
          <w:szCs w:val="24"/>
        </w:rPr>
        <w:t xml:space="preserve">) meliputi </w:t>
      </w:r>
      <w:r w:rsidRPr="00413180">
        <w:rPr>
          <w:rFonts w:ascii="Times New Roman" w:hAnsi="Times New Roman" w:cs="Times New Roman"/>
          <w:i/>
          <w:sz w:val="24"/>
          <w:szCs w:val="24"/>
        </w:rPr>
        <w:t>Brand Image</w:t>
      </w:r>
      <w:r w:rsidRPr="00413180">
        <w:rPr>
          <w:rFonts w:ascii="Times New Roman" w:hAnsi="Times New Roman" w:cs="Times New Roman"/>
          <w:sz w:val="24"/>
          <w:szCs w:val="24"/>
        </w:rPr>
        <w:t>, Desa</w:t>
      </w:r>
      <w:r w:rsidR="0021029F">
        <w:rPr>
          <w:rFonts w:ascii="Times New Roman" w:hAnsi="Times New Roman" w:cs="Times New Roman"/>
          <w:sz w:val="24"/>
          <w:szCs w:val="24"/>
        </w:rPr>
        <w:t>in Produk</w:t>
      </w:r>
      <w:r w:rsidRPr="00413180">
        <w:rPr>
          <w:rFonts w:ascii="Times New Roman" w:hAnsi="Times New Roman" w:cs="Times New Roman"/>
          <w:sz w:val="24"/>
          <w:szCs w:val="24"/>
        </w:rPr>
        <w:t xml:space="preserve">, </w:t>
      </w: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dan variabel terikat (</w:t>
      </w:r>
      <w:r w:rsidRPr="00413180">
        <w:rPr>
          <w:rFonts w:ascii="Times New Roman" w:hAnsi="Times New Roman" w:cs="Times New Roman"/>
          <w:i/>
          <w:sz w:val="24"/>
          <w:szCs w:val="24"/>
        </w:rPr>
        <w:t>variabel dependen</w:t>
      </w:r>
      <w:r w:rsidRPr="00413180">
        <w:rPr>
          <w:rFonts w:ascii="Times New Roman" w:hAnsi="Times New Roman" w:cs="Times New Roman"/>
          <w:sz w:val="24"/>
          <w:szCs w:val="24"/>
        </w:rPr>
        <w:t xml:space="preserve">) yaitu Keputusan pembelian penggunaan produk Erigo di Surakarta </w:t>
      </w:r>
    </w:p>
    <w:p w:rsidR="00BD0AFD" w:rsidRPr="00386C0A" w:rsidRDefault="00386C0A" w:rsidP="00386C0A">
      <w:pPr>
        <w:pStyle w:val="Heading2"/>
        <w:rPr>
          <w:b/>
          <w:color w:val="auto"/>
        </w:rPr>
      </w:pPr>
      <w:bookmarkStart w:id="11" w:name="_Toc93493307"/>
      <w:bookmarkStart w:id="12" w:name="_Toc93512029"/>
      <w:r w:rsidRPr="00386C0A">
        <w:rPr>
          <w:b/>
          <w:color w:val="auto"/>
        </w:rPr>
        <w:t xml:space="preserve">D. </w:t>
      </w:r>
      <w:r w:rsidR="00BD0AFD" w:rsidRPr="00386C0A">
        <w:rPr>
          <w:b/>
          <w:color w:val="auto"/>
        </w:rPr>
        <w:t>Tujuan Penelitian</w:t>
      </w:r>
      <w:bookmarkEnd w:id="11"/>
      <w:bookmarkEnd w:id="12"/>
    </w:p>
    <w:p w:rsidR="00BD0AFD" w:rsidRPr="00413180" w:rsidRDefault="00BD0AFD" w:rsidP="0093263A">
      <w:pPr>
        <w:spacing w:line="480" w:lineRule="auto"/>
        <w:ind w:left="720" w:firstLine="360"/>
        <w:jc w:val="both"/>
        <w:rPr>
          <w:rFonts w:ascii="Times New Roman" w:hAnsi="Times New Roman" w:cs="Times New Roman"/>
          <w:sz w:val="24"/>
          <w:szCs w:val="24"/>
        </w:rPr>
      </w:pPr>
      <w:r w:rsidRPr="00413180">
        <w:rPr>
          <w:rFonts w:ascii="Times New Roman" w:hAnsi="Times New Roman" w:cs="Times New Roman"/>
          <w:sz w:val="24"/>
          <w:szCs w:val="24"/>
        </w:rPr>
        <w:t>Tujuan dari penelitian ini adalah sebagai berikut :</w:t>
      </w:r>
    </w:p>
    <w:p w:rsidR="00BD0AFD" w:rsidRPr="00413180" w:rsidRDefault="00BD0AFD" w:rsidP="00541306">
      <w:pPr>
        <w:pStyle w:val="ListParagraph"/>
        <w:numPr>
          <w:ilvl w:val="0"/>
          <w:numId w:val="3"/>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Untuk mengetahui adanya pengaruh </w:t>
      </w:r>
      <w:r w:rsidRPr="00413180">
        <w:rPr>
          <w:rFonts w:ascii="Times New Roman" w:hAnsi="Times New Roman" w:cs="Times New Roman"/>
          <w:i/>
          <w:sz w:val="24"/>
          <w:szCs w:val="24"/>
        </w:rPr>
        <w:t>Brand Image</w:t>
      </w:r>
      <w:r w:rsidRPr="00413180">
        <w:rPr>
          <w:rFonts w:ascii="Times New Roman" w:hAnsi="Times New Roman" w:cs="Times New Roman"/>
          <w:sz w:val="24"/>
          <w:szCs w:val="24"/>
        </w:rPr>
        <w:t>,</w:t>
      </w:r>
      <w:r w:rsidR="0021029F">
        <w:rPr>
          <w:rFonts w:ascii="Times New Roman" w:hAnsi="Times New Roman" w:cs="Times New Roman"/>
          <w:sz w:val="24"/>
          <w:szCs w:val="24"/>
        </w:rPr>
        <w:t xml:space="preserve"> Desain Produk</w:t>
      </w:r>
      <w:r w:rsidRPr="00413180">
        <w:rPr>
          <w:rFonts w:ascii="Times New Roman" w:hAnsi="Times New Roman" w:cs="Times New Roman"/>
          <w:sz w:val="24"/>
          <w:szCs w:val="24"/>
        </w:rPr>
        <w:t xml:space="preserve">, dan </w:t>
      </w:r>
      <w:r w:rsidRPr="00413180">
        <w:rPr>
          <w:rFonts w:ascii="Times New Roman" w:hAnsi="Times New Roman" w:cs="Times New Roman"/>
          <w:i/>
          <w:sz w:val="24"/>
          <w:szCs w:val="24"/>
        </w:rPr>
        <w:t>Celebrity Endorser</w:t>
      </w:r>
      <w:r w:rsidR="00591902">
        <w:rPr>
          <w:rFonts w:ascii="Times New Roman" w:hAnsi="Times New Roman" w:cs="Times New Roman"/>
          <w:i/>
          <w:sz w:val="24"/>
          <w:szCs w:val="24"/>
        </w:rPr>
        <w:t xml:space="preserve"> </w:t>
      </w:r>
      <w:r w:rsidRPr="00413180">
        <w:rPr>
          <w:rFonts w:ascii="Times New Roman" w:hAnsi="Times New Roman" w:cs="Times New Roman"/>
          <w:sz w:val="24"/>
          <w:szCs w:val="24"/>
        </w:rPr>
        <w:t xml:space="preserve">secara simultan terhadap keputusan pembelian produk Erigo di Surakarta </w:t>
      </w:r>
    </w:p>
    <w:p w:rsidR="00BD0AFD" w:rsidRPr="00413180" w:rsidRDefault="00BD0AFD" w:rsidP="00541306">
      <w:pPr>
        <w:pStyle w:val="ListParagraph"/>
        <w:numPr>
          <w:ilvl w:val="0"/>
          <w:numId w:val="3"/>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Untuk mengetahui pengaruh </w:t>
      </w:r>
      <w:r w:rsidRPr="00413180">
        <w:rPr>
          <w:rFonts w:ascii="Times New Roman" w:hAnsi="Times New Roman" w:cs="Times New Roman"/>
          <w:i/>
          <w:sz w:val="24"/>
          <w:szCs w:val="24"/>
        </w:rPr>
        <w:t>Brand Image</w:t>
      </w:r>
      <w:r w:rsidRPr="00413180">
        <w:rPr>
          <w:rFonts w:ascii="Times New Roman" w:hAnsi="Times New Roman" w:cs="Times New Roman"/>
          <w:sz w:val="24"/>
          <w:szCs w:val="24"/>
        </w:rPr>
        <w:t xml:space="preserve"> terhadap keputusan pembelian produk Erigo di Surakarta </w:t>
      </w:r>
    </w:p>
    <w:p w:rsidR="00BD0AFD" w:rsidRPr="00413180" w:rsidRDefault="00BD0AFD" w:rsidP="00541306">
      <w:pPr>
        <w:pStyle w:val="ListParagraph"/>
        <w:numPr>
          <w:ilvl w:val="0"/>
          <w:numId w:val="3"/>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Untuk mengetahui pengaruh Desain Produk terhadap keputusan pembelian produk Erigo di Surakarta </w:t>
      </w:r>
    </w:p>
    <w:p w:rsidR="00BD0AFD" w:rsidRDefault="00BD0AFD" w:rsidP="00541306">
      <w:pPr>
        <w:pStyle w:val="ListParagraph"/>
        <w:numPr>
          <w:ilvl w:val="0"/>
          <w:numId w:val="3"/>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Untuk mengetahui pengaruh </w:t>
      </w:r>
      <w:r w:rsidRPr="00413180">
        <w:rPr>
          <w:rFonts w:ascii="Times New Roman" w:hAnsi="Times New Roman" w:cs="Times New Roman"/>
          <w:i/>
          <w:sz w:val="24"/>
          <w:szCs w:val="24"/>
        </w:rPr>
        <w:t>Celebrity Endorser</w:t>
      </w:r>
      <w:r w:rsidRPr="00413180">
        <w:rPr>
          <w:rFonts w:ascii="Times New Roman" w:hAnsi="Times New Roman" w:cs="Times New Roman"/>
          <w:sz w:val="24"/>
          <w:szCs w:val="24"/>
        </w:rPr>
        <w:t xml:space="preserve"> terhadap keputusan pembelian produk Erigo di Surakarta </w:t>
      </w:r>
    </w:p>
    <w:p w:rsidR="00446967" w:rsidRPr="00413180" w:rsidRDefault="00446967" w:rsidP="00446967">
      <w:pPr>
        <w:pStyle w:val="ListParagraph"/>
        <w:spacing w:line="480" w:lineRule="auto"/>
        <w:ind w:left="1440"/>
        <w:jc w:val="both"/>
        <w:rPr>
          <w:rFonts w:ascii="Times New Roman" w:hAnsi="Times New Roman" w:cs="Times New Roman"/>
          <w:sz w:val="24"/>
          <w:szCs w:val="24"/>
        </w:rPr>
      </w:pPr>
    </w:p>
    <w:p w:rsidR="00BD0AFD" w:rsidRPr="00386C0A" w:rsidRDefault="00386C0A" w:rsidP="00386C0A">
      <w:pPr>
        <w:pStyle w:val="Heading2"/>
        <w:rPr>
          <w:b/>
          <w:color w:val="auto"/>
        </w:rPr>
      </w:pPr>
      <w:bookmarkStart w:id="13" w:name="_Toc93493308"/>
      <w:bookmarkStart w:id="14" w:name="_Toc93512030"/>
      <w:r w:rsidRPr="00386C0A">
        <w:rPr>
          <w:b/>
          <w:color w:val="auto"/>
        </w:rPr>
        <w:lastRenderedPageBreak/>
        <w:t xml:space="preserve">E. </w:t>
      </w:r>
      <w:r w:rsidR="00BD0AFD" w:rsidRPr="00386C0A">
        <w:rPr>
          <w:b/>
          <w:color w:val="auto"/>
        </w:rPr>
        <w:t>Manfaat Penelitian</w:t>
      </w:r>
      <w:bookmarkEnd w:id="13"/>
      <w:bookmarkEnd w:id="14"/>
    </w:p>
    <w:p w:rsidR="002A0F98" w:rsidRPr="002A0F98" w:rsidRDefault="002A0F98" w:rsidP="0093263A">
      <w:pPr>
        <w:pStyle w:val="ListParagraph"/>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Manfaat yang dapat diambil dari penelitian ini adalah :</w:t>
      </w:r>
    </w:p>
    <w:p w:rsidR="0093263A" w:rsidRDefault="00BD0AFD" w:rsidP="0093263A">
      <w:pPr>
        <w:pStyle w:val="ListParagraph"/>
        <w:numPr>
          <w:ilvl w:val="0"/>
          <w:numId w:val="4"/>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Manfaat Teoritis </w:t>
      </w:r>
    </w:p>
    <w:p w:rsidR="00BD0AFD" w:rsidRPr="0093263A" w:rsidRDefault="00BD0AFD" w:rsidP="0093263A">
      <w:pPr>
        <w:pStyle w:val="ListParagraph"/>
        <w:spacing w:line="480" w:lineRule="auto"/>
        <w:ind w:left="1440"/>
        <w:jc w:val="both"/>
        <w:rPr>
          <w:rFonts w:ascii="Times New Roman" w:hAnsi="Times New Roman" w:cs="Times New Roman"/>
          <w:sz w:val="24"/>
          <w:szCs w:val="24"/>
        </w:rPr>
      </w:pPr>
      <w:r w:rsidRPr="0093263A">
        <w:rPr>
          <w:rFonts w:ascii="Times New Roman" w:hAnsi="Times New Roman" w:cs="Times New Roman"/>
          <w:sz w:val="24"/>
          <w:szCs w:val="24"/>
        </w:rPr>
        <w:t xml:space="preserve">Hasil Penelitian ini dapat menjadi landasan dalam pengembangan Keputusan pembelian ditinjau dari </w:t>
      </w:r>
      <w:r w:rsidRPr="0093263A">
        <w:rPr>
          <w:rFonts w:ascii="Times New Roman" w:hAnsi="Times New Roman" w:cs="Times New Roman"/>
          <w:i/>
          <w:sz w:val="24"/>
          <w:szCs w:val="24"/>
        </w:rPr>
        <w:t>brand image</w:t>
      </w:r>
      <w:r w:rsidR="0017178C">
        <w:rPr>
          <w:rFonts w:ascii="Times New Roman" w:hAnsi="Times New Roman" w:cs="Times New Roman"/>
          <w:sz w:val="24"/>
          <w:szCs w:val="24"/>
        </w:rPr>
        <w:t>, desain produk</w:t>
      </w:r>
      <w:r w:rsidRPr="0093263A">
        <w:rPr>
          <w:rFonts w:ascii="Times New Roman" w:hAnsi="Times New Roman" w:cs="Times New Roman"/>
          <w:sz w:val="24"/>
          <w:szCs w:val="24"/>
        </w:rPr>
        <w:t xml:space="preserve">, </w:t>
      </w:r>
      <w:r w:rsidRPr="0093263A">
        <w:rPr>
          <w:rFonts w:ascii="Times New Roman" w:hAnsi="Times New Roman" w:cs="Times New Roman"/>
          <w:i/>
          <w:sz w:val="24"/>
          <w:szCs w:val="24"/>
        </w:rPr>
        <w:t>celebrity endorse</w:t>
      </w:r>
      <w:r w:rsidRPr="0093263A">
        <w:rPr>
          <w:rFonts w:ascii="Times New Roman" w:hAnsi="Times New Roman" w:cs="Times New Roman"/>
          <w:sz w:val="24"/>
          <w:szCs w:val="24"/>
        </w:rPr>
        <w:t xml:space="preserve"> (Survei penggunaan Erigo di Surakarta). Serta menambah pengetahuan untuk pe</w:t>
      </w:r>
      <w:r w:rsidR="0017178C">
        <w:rPr>
          <w:rFonts w:ascii="Times New Roman" w:hAnsi="Times New Roman" w:cs="Times New Roman"/>
          <w:sz w:val="24"/>
          <w:szCs w:val="24"/>
        </w:rPr>
        <w:t>nelitian dalam bidang pemasaran</w:t>
      </w:r>
      <w:r w:rsidRPr="0093263A">
        <w:rPr>
          <w:rFonts w:ascii="Times New Roman" w:hAnsi="Times New Roman" w:cs="Times New Roman"/>
          <w:sz w:val="24"/>
          <w:szCs w:val="24"/>
        </w:rPr>
        <w:t>.</w:t>
      </w:r>
    </w:p>
    <w:p w:rsidR="00BD0AFD" w:rsidRPr="00413180" w:rsidRDefault="00BD0AFD" w:rsidP="00541306">
      <w:pPr>
        <w:pStyle w:val="ListParagraph"/>
        <w:numPr>
          <w:ilvl w:val="0"/>
          <w:numId w:val="4"/>
        </w:numPr>
        <w:spacing w:line="480" w:lineRule="auto"/>
        <w:jc w:val="both"/>
        <w:rPr>
          <w:rFonts w:ascii="Times New Roman" w:hAnsi="Times New Roman" w:cs="Times New Roman"/>
          <w:sz w:val="24"/>
          <w:szCs w:val="24"/>
        </w:rPr>
      </w:pPr>
      <w:r w:rsidRPr="00413180">
        <w:rPr>
          <w:rFonts w:ascii="Times New Roman" w:hAnsi="Times New Roman" w:cs="Times New Roman"/>
          <w:sz w:val="24"/>
          <w:szCs w:val="24"/>
        </w:rPr>
        <w:t xml:space="preserve">Manfaat Praktis </w:t>
      </w:r>
    </w:p>
    <w:p w:rsidR="0093263A" w:rsidRDefault="00BD0AFD" w:rsidP="0093263A">
      <w:pPr>
        <w:pStyle w:val="ListParagraph"/>
        <w:numPr>
          <w:ilvl w:val="1"/>
          <w:numId w:val="4"/>
        </w:numPr>
        <w:spacing w:line="480" w:lineRule="auto"/>
        <w:ind w:left="1710" w:hanging="270"/>
        <w:jc w:val="both"/>
        <w:rPr>
          <w:rFonts w:ascii="Times New Roman" w:hAnsi="Times New Roman" w:cs="Times New Roman"/>
          <w:sz w:val="24"/>
          <w:szCs w:val="24"/>
        </w:rPr>
      </w:pPr>
      <w:r w:rsidRPr="0093263A">
        <w:rPr>
          <w:rFonts w:ascii="Times New Roman" w:hAnsi="Times New Roman" w:cs="Times New Roman"/>
          <w:sz w:val="24"/>
          <w:szCs w:val="24"/>
        </w:rPr>
        <w:t xml:space="preserve">Bagi Perusahaan </w:t>
      </w:r>
    </w:p>
    <w:p w:rsidR="00BD0AFD" w:rsidRPr="0093263A" w:rsidRDefault="00BD0AFD" w:rsidP="0093263A">
      <w:pPr>
        <w:pStyle w:val="ListParagraph"/>
        <w:spacing w:line="480" w:lineRule="auto"/>
        <w:ind w:left="1710"/>
        <w:jc w:val="both"/>
        <w:rPr>
          <w:rFonts w:ascii="Times New Roman" w:hAnsi="Times New Roman" w:cs="Times New Roman"/>
          <w:sz w:val="24"/>
          <w:szCs w:val="24"/>
        </w:rPr>
      </w:pPr>
      <w:r w:rsidRPr="0093263A">
        <w:rPr>
          <w:rFonts w:ascii="Times New Roman" w:hAnsi="Times New Roman" w:cs="Times New Roman"/>
          <w:sz w:val="24"/>
          <w:szCs w:val="24"/>
        </w:rPr>
        <w:t>Manfaat ini bisa menambah informasi saran dan kritik bagi perusahaan untuk mengembangkan Erigo menjadi lebih baik lagi dan bisa menjadi acuan Erigo untuk meli</w:t>
      </w:r>
      <w:r w:rsidR="0017178C">
        <w:rPr>
          <w:rFonts w:ascii="Times New Roman" w:hAnsi="Times New Roman" w:cs="Times New Roman"/>
          <w:sz w:val="24"/>
          <w:szCs w:val="24"/>
        </w:rPr>
        <w:t>hat daya beli konsumen apa saja</w:t>
      </w:r>
      <w:r w:rsidRPr="0093263A">
        <w:rPr>
          <w:rFonts w:ascii="Times New Roman" w:hAnsi="Times New Roman" w:cs="Times New Roman"/>
          <w:sz w:val="24"/>
          <w:szCs w:val="24"/>
        </w:rPr>
        <w:t>.</w:t>
      </w:r>
    </w:p>
    <w:p w:rsidR="00BD0AFD" w:rsidRPr="0093263A" w:rsidRDefault="00BD0AFD" w:rsidP="0093263A">
      <w:pPr>
        <w:pStyle w:val="ListParagraph"/>
        <w:numPr>
          <w:ilvl w:val="1"/>
          <w:numId w:val="4"/>
        </w:numPr>
        <w:tabs>
          <w:tab w:val="left" w:pos="1080"/>
        </w:tabs>
        <w:spacing w:line="480" w:lineRule="auto"/>
        <w:ind w:left="1710" w:hanging="270"/>
        <w:jc w:val="both"/>
        <w:rPr>
          <w:rFonts w:ascii="Times New Roman" w:hAnsi="Times New Roman" w:cs="Times New Roman"/>
          <w:sz w:val="24"/>
          <w:szCs w:val="24"/>
        </w:rPr>
      </w:pPr>
      <w:r w:rsidRPr="0093263A">
        <w:rPr>
          <w:rFonts w:ascii="Times New Roman" w:hAnsi="Times New Roman" w:cs="Times New Roman"/>
          <w:sz w:val="24"/>
          <w:szCs w:val="24"/>
        </w:rPr>
        <w:t xml:space="preserve">Bagi kalangan Akedemisi </w:t>
      </w:r>
    </w:p>
    <w:p w:rsidR="00BD0AFD" w:rsidRPr="00413180" w:rsidRDefault="00BD0AFD" w:rsidP="00D92C74">
      <w:pPr>
        <w:spacing w:line="480" w:lineRule="auto"/>
        <w:ind w:left="1710"/>
        <w:jc w:val="both"/>
        <w:rPr>
          <w:rFonts w:ascii="Times New Roman" w:hAnsi="Times New Roman" w:cs="Times New Roman"/>
          <w:sz w:val="24"/>
          <w:szCs w:val="24"/>
        </w:rPr>
      </w:pPr>
      <w:r w:rsidRPr="00413180">
        <w:rPr>
          <w:rFonts w:ascii="Times New Roman" w:hAnsi="Times New Roman" w:cs="Times New Roman"/>
          <w:sz w:val="24"/>
          <w:szCs w:val="24"/>
        </w:rPr>
        <w:t>Hasil Penelitian ini memberikan informasi kepada akademisi untuk melakukan penelitian yang bertema tentang pemasaran dan sebagai bahan masukan dalam meniliti</w:t>
      </w:r>
      <w:r w:rsidR="0017178C">
        <w:rPr>
          <w:rFonts w:ascii="Times New Roman" w:hAnsi="Times New Roman" w:cs="Times New Roman"/>
          <w:sz w:val="24"/>
          <w:szCs w:val="24"/>
        </w:rPr>
        <w:t>.</w:t>
      </w:r>
    </w:p>
    <w:p w:rsidR="00BD0AFD" w:rsidRPr="00D92C74" w:rsidRDefault="00BD0AFD" w:rsidP="00D92C74">
      <w:pPr>
        <w:pStyle w:val="ListParagraph"/>
        <w:numPr>
          <w:ilvl w:val="1"/>
          <w:numId w:val="4"/>
        </w:numPr>
        <w:spacing w:line="480" w:lineRule="auto"/>
        <w:ind w:left="1710" w:hanging="270"/>
        <w:jc w:val="both"/>
        <w:rPr>
          <w:rFonts w:ascii="Times New Roman" w:hAnsi="Times New Roman" w:cs="Times New Roman"/>
          <w:sz w:val="24"/>
          <w:szCs w:val="24"/>
        </w:rPr>
      </w:pPr>
      <w:r w:rsidRPr="00D92C74">
        <w:rPr>
          <w:rFonts w:ascii="Times New Roman" w:hAnsi="Times New Roman" w:cs="Times New Roman"/>
          <w:sz w:val="24"/>
          <w:szCs w:val="24"/>
        </w:rPr>
        <w:t xml:space="preserve">Bagi Peneliti </w:t>
      </w:r>
    </w:p>
    <w:p w:rsidR="00E9698E" w:rsidRPr="00BD0AFD" w:rsidRDefault="00BD0AFD" w:rsidP="00903D3B">
      <w:pPr>
        <w:spacing w:line="480" w:lineRule="auto"/>
        <w:ind w:left="1710"/>
        <w:jc w:val="both"/>
        <w:rPr>
          <w:rFonts w:ascii="Times New Roman" w:hAnsi="Times New Roman" w:cs="Times New Roman"/>
          <w:sz w:val="24"/>
          <w:szCs w:val="24"/>
        </w:rPr>
      </w:pPr>
      <w:r w:rsidRPr="00413180">
        <w:rPr>
          <w:rFonts w:ascii="Times New Roman" w:hAnsi="Times New Roman" w:cs="Times New Roman"/>
          <w:sz w:val="24"/>
          <w:szCs w:val="24"/>
        </w:rPr>
        <w:t>Hasil Penelitian ini memberikan pengetahuan dan manfaat bagi peneliti untuk mengembangkan hasil penelitian selanjutnya supaya lebih baik lagi.</w:t>
      </w:r>
    </w:p>
    <w:sectPr w:rsidR="00E9698E" w:rsidRPr="00BD0AFD" w:rsidSect="00903D3B">
      <w:headerReference w:type="default" r:id="rId8"/>
      <w:footerReference w:type="default" r:id="rId9"/>
      <w:footerReference w:type="first" r:id="rId10"/>
      <w:pgSz w:w="12240" w:h="15840"/>
      <w:pgMar w:top="2268" w:right="1701" w:bottom="1701" w:left="226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577A8" w:rsidRDefault="003577A8" w:rsidP="00BD0AFD">
      <w:pPr>
        <w:spacing w:after="0" w:line="240" w:lineRule="auto"/>
      </w:pPr>
      <w:r>
        <w:separator/>
      </w:r>
    </w:p>
  </w:endnote>
  <w:endnote w:type="continuationSeparator" w:id="1">
    <w:p w:rsidR="003577A8" w:rsidRDefault="003577A8" w:rsidP="00BD0A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MT">
    <w:altName w:val="Arial"/>
    <w:charset w:val="01"/>
    <w:family w:val="swiss"/>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52D1" w:rsidRDefault="004052D1">
    <w:pPr>
      <w:pStyle w:val="Footer"/>
      <w:jc w:val="right"/>
    </w:pPr>
  </w:p>
  <w:p w:rsidR="004052D1" w:rsidRDefault="004052D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796"/>
      <w:docPartObj>
        <w:docPartGallery w:val="Page Numbers (Bottom of Page)"/>
        <w:docPartUnique/>
      </w:docPartObj>
    </w:sdtPr>
    <w:sdtContent>
      <w:p w:rsidR="00DB39E0" w:rsidRDefault="00DB39E0">
        <w:pPr>
          <w:pStyle w:val="Footer"/>
          <w:jc w:val="center"/>
        </w:pPr>
        <w:fldSimple w:instr=" PAGE   \* MERGEFORMAT ">
          <w:r>
            <w:rPr>
              <w:noProof/>
            </w:rPr>
            <w:t>1</w:t>
          </w:r>
        </w:fldSimple>
      </w:p>
    </w:sdtContent>
  </w:sdt>
  <w:p w:rsidR="004052D1" w:rsidRDefault="004052D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577A8" w:rsidRDefault="003577A8" w:rsidP="00BD0AFD">
      <w:pPr>
        <w:spacing w:after="0" w:line="240" w:lineRule="auto"/>
      </w:pPr>
      <w:r>
        <w:separator/>
      </w:r>
    </w:p>
  </w:footnote>
  <w:footnote w:type="continuationSeparator" w:id="1">
    <w:p w:rsidR="003577A8" w:rsidRDefault="003577A8" w:rsidP="00BD0AF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797"/>
      <w:docPartObj>
        <w:docPartGallery w:val="Page Numbers (Top of Page)"/>
        <w:docPartUnique/>
      </w:docPartObj>
    </w:sdtPr>
    <w:sdtContent>
      <w:p w:rsidR="00DB39E0" w:rsidRDefault="00DB39E0">
        <w:pPr>
          <w:pStyle w:val="Header"/>
          <w:jc w:val="right"/>
        </w:pPr>
        <w:fldSimple w:instr=" PAGE   \* MERGEFORMAT ">
          <w:r>
            <w:rPr>
              <w:noProof/>
            </w:rPr>
            <w:t>8</w:t>
          </w:r>
        </w:fldSimple>
      </w:p>
    </w:sdtContent>
  </w:sdt>
  <w:p w:rsidR="00DB39E0" w:rsidRDefault="00DB39E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611AD"/>
    <w:multiLevelType w:val="hybridMultilevel"/>
    <w:tmpl w:val="0B8C8018"/>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08B15A1"/>
    <w:multiLevelType w:val="hybridMultilevel"/>
    <w:tmpl w:val="04F4770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0B97661"/>
    <w:multiLevelType w:val="hybridMultilevel"/>
    <w:tmpl w:val="D1AAE210"/>
    <w:lvl w:ilvl="0" w:tplc="E5940E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45317FB"/>
    <w:multiLevelType w:val="hybridMultilevel"/>
    <w:tmpl w:val="3586A04A"/>
    <w:lvl w:ilvl="0" w:tplc="32F428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58E493E"/>
    <w:multiLevelType w:val="hybridMultilevel"/>
    <w:tmpl w:val="86DAE934"/>
    <w:lvl w:ilvl="0" w:tplc="35A41FF0">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112590"/>
    <w:multiLevelType w:val="hybridMultilevel"/>
    <w:tmpl w:val="23A258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F51D45"/>
    <w:multiLevelType w:val="hybridMultilevel"/>
    <w:tmpl w:val="720A4324"/>
    <w:lvl w:ilvl="0" w:tplc="8AC40B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B81753C"/>
    <w:multiLevelType w:val="hybridMultilevel"/>
    <w:tmpl w:val="577C9150"/>
    <w:lvl w:ilvl="0" w:tplc="6D68B3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0D5526A6"/>
    <w:multiLevelType w:val="hybridMultilevel"/>
    <w:tmpl w:val="6304EA62"/>
    <w:lvl w:ilvl="0" w:tplc="627246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0245FD8"/>
    <w:multiLevelType w:val="hybridMultilevel"/>
    <w:tmpl w:val="EEA6EA4C"/>
    <w:lvl w:ilvl="0" w:tplc="E8CA2AA2">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0A70723"/>
    <w:multiLevelType w:val="hybridMultilevel"/>
    <w:tmpl w:val="D36C808E"/>
    <w:lvl w:ilvl="0" w:tplc="400ECA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6509E3"/>
    <w:multiLevelType w:val="hybridMultilevel"/>
    <w:tmpl w:val="BBC62F04"/>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D862896">
      <w:start w:val="3"/>
      <w:numFmt w:val="upperLetter"/>
      <w:lvlText w:val="%4."/>
      <w:lvlJc w:val="left"/>
      <w:pPr>
        <w:ind w:left="3600" w:hanging="360"/>
      </w:pPr>
      <w:rPr>
        <w:rFonts w:hint="default"/>
      </w:rPr>
    </w:lvl>
    <w:lvl w:ilvl="4" w:tplc="4022CCCE">
      <w:start w:val="2"/>
      <w:numFmt w:val="bullet"/>
      <w:lvlText w:val="-"/>
      <w:lvlJc w:val="left"/>
      <w:pPr>
        <w:ind w:left="4320" w:hanging="360"/>
      </w:pPr>
      <w:rPr>
        <w:rFonts w:ascii="Times New Roman" w:eastAsiaTheme="minorHAnsi" w:hAnsi="Times New Roman" w:cs="Times New Roman" w:hint="default"/>
      </w:rPr>
    </w:lvl>
    <w:lvl w:ilvl="5" w:tplc="D00A8C8A">
      <w:start w:val="1"/>
      <w:numFmt w:val="decimal"/>
      <w:lvlText w:val="%6"/>
      <w:lvlJc w:val="left"/>
      <w:pPr>
        <w:ind w:left="5220" w:hanging="360"/>
      </w:pPr>
      <w:rPr>
        <w:rFonts w:hint="default"/>
        <w:sz w:val="22"/>
      </w:rPr>
    </w:lvl>
    <w:lvl w:ilvl="6" w:tplc="17D48B1A">
      <w:start w:val="1"/>
      <w:numFmt w:val="decimal"/>
      <w:lvlText w:val="%7)"/>
      <w:lvlJc w:val="left"/>
      <w:pPr>
        <w:ind w:left="5760" w:hanging="360"/>
      </w:pPr>
      <w:rPr>
        <w:rFonts w:hint="default"/>
      </w:r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5C96CAB"/>
    <w:multiLevelType w:val="hybridMultilevel"/>
    <w:tmpl w:val="35EC01DC"/>
    <w:lvl w:ilvl="0" w:tplc="D58C1C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C6B6043"/>
    <w:multiLevelType w:val="hybridMultilevel"/>
    <w:tmpl w:val="F4620538"/>
    <w:lvl w:ilvl="0" w:tplc="8C1A240A">
      <w:start w:val="8"/>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CAE0024"/>
    <w:multiLevelType w:val="hybridMultilevel"/>
    <w:tmpl w:val="CD14F14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CBB6E5B"/>
    <w:multiLevelType w:val="hybridMultilevel"/>
    <w:tmpl w:val="4CEC7EA2"/>
    <w:lvl w:ilvl="0" w:tplc="5F00D6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1DA33AA1"/>
    <w:multiLevelType w:val="hybridMultilevel"/>
    <w:tmpl w:val="710C56A4"/>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1E1673A6"/>
    <w:multiLevelType w:val="hybridMultilevel"/>
    <w:tmpl w:val="FB963BFE"/>
    <w:lvl w:ilvl="0" w:tplc="553404F2">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1F506DF1"/>
    <w:multiLevelType w:val="hybridMultilevel"/>
    <w:tmpl w:val="D4463A7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F511442"/>
    <w:multiLevelType w:val="hybridMultilevel"/>
    <w:tmpl w:val="450431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A407CE"/>
    <w:multiLevelType w:val="hybridMultilevel"/>
    <w:tmpl w:val="CF5E07E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1FAA6AE7"/>
    <w:multiLevelType w:val="hybridMultilevel"/>
    <w:tmpl w:val="E09AFD4A"/>
    <w:lvl w:ilvl="0" w:tplc="89449A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2375004"/>
    <w:multiLevelType w:val="hybridMultilevel"/>
    <w:tmpl w:val="F4F03B46"/>
    <w:lvl w:ilvl="0" w:tplc="FF9A65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2695A3D"/>
    <w:multiLevelType w:val="hybridMultilevel"/>
    <w:tmpl w:val="45A07868"/>
    <w:lvl w:ilvl="0" w:tplc="74B60F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3176CDA"/>
    <w:multiLevelType w:val="hybridMultilevel"/>
    <w:tmpl w:val="7E70022E"/>
    <w:lvl w:ilvl="0" w:tplc="BC8A76D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40A4776"/>
    <w:multiLevelType w:val="hybridMultilevel"/>
    <w:tmpl w:val="FE00CB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5A15849"/>
    <w:multiLevelType w:val="hybridMultilevel"/>
    <w:tmpl w:val="1E60C66A"/>
    <w:lvl w:ilvl="0" w:tplc="00AC45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26095ADF"/>
    <w:multiLevelType w:val="hybridMultilevel"/>
    <w:tmpl w:val="ABBCD452"/>
    <w:lvl w:ilvl="0" w:tplc="435A2A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260F50ED"/>
    <w:multiLevelType w:val="hybridMultilevel"/>
    <w:tmpl w:val="637AA7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B30017B"/>
    <w:multiLevelType w:val="hybridMultilevel"/>
    <w:tmpl w:val="099CE8F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2B477707"/>
    <w:multiLevelType w:val="hybridMultilevel"/>
    <w:tmpl w:val="D3E44E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D2A4DDF"/>
    <w:multiLevelType w:val="hybridMultilevel"/>
    <w:tmpl w:val="F59036C6"/>
    <w:lvl w:ilvl="0" w:tplc="86C807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2D3D33D4"/>
    <w:multiLevelType w:val="hybridMultilevel"/>
    <w:tmpl w:val="81F2BFFA"/>
    <w:lvl w:ilvl="0" w:tplc="C34A6D96">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307F38B5"/>
    <w:multiLevelType w:val="hybridMultilevel"/>
    <w:tmpl w:val="EA9A96B4"/>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1694C5A"/>
    <w:multiLevelType w:val="hybridMultilevel"/>
    <w:tmpl w:val="CBC0FDDA"/>
    <w:lvl w:ilvl="0" w:tplc="4B4AA3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332963DB"/>
    <w:multiLevelType w:val="hybridMultilevel"/>
    <w:tmpl w:val="247AD994"/>
    <w:lvl w:ilvl="0" w:tplc="619C2F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39286867"/>
    <w:multiLevelType w:val="hybridMultilevel"/>
    <w:tmpl w:val="C7F81116"/>
    <w:lvl w:ilvl="0" w:tplc="3A1801A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3F35026C"/>
    <w:multiLevelType w:val="hybridMultilevel"/>
    <w:tmpl w:val="5414FCB6"/>
    <w:lvl w:ilvl="0" w:tplc="156AD6EA">
      <w:start w:val="1"/>
      <w:numFmt w:val="lowerLetter"/>
      <w:lvlText w:val="%1."/>
      <w:lvlJc w:val="left"/>
      <w:pPr>
        <w:ind w:left="32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45406C8D"/>
    <w:multiLevelType w:val="hybridMultilevel"/>
    <w:tmpl w:val="3DA8AB2C"/>
    <w:lvl w:ilvl="0" w:tplc="CBE6DE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66E2855"/>
    <w:multiLevelType w:val="hybridMultilevel"/>
    <w:tmpl w:val="02863F2C"/>
    <w:lvl w:ilvl="0" w:tplc="4330D6B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4B233E28"/>
    <w:multiLevelType w:val="hybridMultilevel"/>
    <w:tmpl w:val="CDF26DAA"/>
    <w:lvl w:ilvl="0" w:tplc="D6E0EB8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4B43098C"/>
    <w:multiLevelType w:val="hybridMultilevel"/>
    <w:tmpl w:val="5FB065E2"/>
    <w:lvl w:ilvl="0" w:tplc="C062F7DC">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2">
    <w:nsid w:val="4D266C7D"/>
    <w:multiLevelType w:val="hybridMultilevel"/>
    <w:tmpl w:val="B6EAA0DC"/>
    <w:lvl w:ilvl="0" w:tplc="2CCE56D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4F1F1333"/>
    <w:multiLevelType w:val="multilevel"/>
    <w:tmpl w:val="516C109C"/>
    <w:lvl w:ilvl="0">
      <w:start w:val="1"/>
      <w:numFmt w:val="decimal"/>
      <w:pStyle w:val="Heading1"/>
      <w:suff w:val="nothing"/>
      <w:lvlText w:val="%1"/>
      <w:lvlJc w:val="center"/>
      <w:pPr>
        <w:ind w:left="0" w:firstLine="0"/>
      </w:pPr>
      <w:rPr>
        <w:rFonts w:ascii="Times New Roman" w:hAnsi="Times New Roman" w:hint="default"/>
        <w:b w:val="0"/>
        <w:i w:val="0"/>
        <w:vanish/>
        <w:sz w:val="24"/>
      </w:rPr>
    </w:lvl>
    <w:lvl w:ilvl="1">
      <w:start w:val="1"/>
      <w:numFmt w:val="decimal"/>
      <w:pStyle w:val="Heading2"/>
      <w:lvlText w:val="%1%2"/>
      <w:lvlJc w:val="left"/>
      <w:pPr>
        <w:ind w:left="720" w:hanging="720"/>
      </w:pPr>
      <w:rPr>
        <w:rFonts w:ascii="Times New Roman" w:hAnsi="Times New Roman" w:hint="default"/>
        <w:b w:val="0"/>
        <w:i w:val="0"/>
        <w:vanish/>
        <w:sz w:val="24"/>
      </w:rPr>
    </w:lvl>
    <w:lvl w:ilvl="2">
      <w:start w:val="1"/>
      <w:numFmt w:val="decimal"/>
      <w:pStyle w:val="Heading3"/>
      <w:lvlText w:val="%1%2%3"/>
      <w:lvlJc w:val="left"/>
      <w:pPr>
        <w:ind w:left="1080" w:hanging="1080"/>
      </w:pPr>
      <w:rPr>
        <w:rFonts w:ascii="Times New Roman" w:hAnsi="Times New Roman" w:hint="default"/>
        <w:b w:val="0"/>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3060" w:hanging="360"/>
      </w:pPr>
      <w:rPr>
        <w:rFonts w:hint="default"/>
      </w:rPr>
    </w:lvl>
    <w:lvl w:ilvl="8">
      <w:start w:val="1"/>
      <w:numFmt w:val="lowerRoman"/>
      <w:lvlText w:val="%9."/>
      <w:lvlJc w:val="left"/>
      <w:pPr>
        <w:ind w:left="3240" w:hanging="360"/>
      </w:pPr>
      <w:rPr>
        <w:rFonts w:hint="default"/>
      </w:rPr>
    </w:lvl>
  </w:abstractNum>
  <w:abstractNum w:abstractNumId="44">
    <w:nsid w:val="4FCA2C45"/>
    <w:multiLevelType w:val="hybridMultilevel"/>
    <w:tmpl w:val="AC00F3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5887F93"/>
    <w:multiLevelType w:val="hybridMultilevel"/>
    <w:tmpl w:val="3BE88234"/>
    <w:lvl w:ilvl="0" w:tplc="8968ECA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55E44628"/>
    <w:multiLevelType w:val="hybridMultilevel"/>
    <w:tmpl w:val="AE78D782"/>
    <w:lvl w:ilvl="0" w:tplc="37ECE4F0">
      <w:start w:val="1"/>
      <w:numFmt w:val="lowerLetter"/>
      <w:lvlText w:val="%1."/>
      <w:lvlJc w:val="left"/>
      <w:pPr>
        <w:ind w:left="3060" w:hanging="360"/>
      </w:pPr>
      <w:rPr>
        <w:rFonts w:ascii="Times New Roman" w:eastAsiaTheme="minorHAnsi"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7">
    <w:nsid w:val="56F718A8"/>
    <w:multiLevelType w:val="hybridMultilevel"/>
    <w:tmpl w:val="ABD226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904274E"/>
    <w:multiLevelType w:val="hybridMultilevel"/>
    <w:tmpl w:val="78585BC0"/>
    <w:lvl w:ilvl="0" w:tplc="215AF87C">
      <w:start w:val="1"/>
      <w:numFmt w:val="lowerLetter"/>
      <w:lvlText w:val="%1."/>
      <w:lvlJc w:val="left"/>
      <w:pPr>
        <w:ind w:left="32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9">
    <w:nsid w:val="593040D2"/>
    <w:multiLevelType w:val="hybridMultilevel"/>
    <w:tmpl w:val="E82A4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9A0216B"/>
    <w:multiLevelType w:val="hybridMultilevel"/>
    <w:tmpl w:val="991AF546"/>
    <w:lvl w:ilvl="0" w:tplc="3A5A1254">
      <w:start w:val="1"/>
      <w:numFmt w:val="lowerLetter"/>
      <w:lvlText w:val="%1."/>
      <w:lvlJc w:val="left"/>
      <w:pPr>
        <w:ind w:left="32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1">
    <w:nsid w:val="5AAB0F96"/>
    <w:multiLevelType w:val="hybridMultilevel"/>
    <w:tmpl w:val="FAAEB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C8E0596"/>
    <w:multiLevelType w:val="hybridMultilevel"/>
    <w:tmpl w:val="E4DC6D88"/>
    <w:lvl w:ilvl="0" w:tplc="CFE056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64321E47"/>
    <w:multiLevelType w:val="hybridMultilevel"/>
    <w:tmpl w:val="33C8F8A2"/>
    <w:lvl w:ilvl="0" w:tplc="1CA67572">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67C6161"/>
    <w:multiLevelType w:val="hybridMultilevel"/>
    <w:tmpl w:val="482AE6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5">
    <w:nsid w:val="67F456B6"/>
    <w:multiLevelType w:val="hybridMultilevel"/>
    <w:tmpl w:val="27A2FC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AB91224"/>
    <w:multiLevelType w:val="hybridMultilevel"/>
    <w:tmpl w:val="1A6600C2"/>
    <w:lvl w:ilvl="0" w:tplc="2C7853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6B5F667B"/>
    <w:multiLevelType w:val="hybridMultilevel"/>
    <w:tmpl w:val="921804AA"/>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8">
    <w:nsid w:val="6B637DC2"/>
    <w:multiLevelType w:val="hybridMultilevel"/>
    <w:tmpl w:val="393E777C"/>
    <w:lvl w:ilvl="0" w:tplc="5198CA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6EFB6EBC"/>
    <w:multiLevelType w:val="hybridMultilevel"/>
    <w:tmpl w:val="0B4A54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C543C2"/>
    <w:multiLevelType w:val="hybridMultilevel"/>
    <w:tmpl w:val="606EEDF6"/>
    <w:lvl w:ilvl="0" w:tplc="D51E9818">
      <w:start w:val="2"/>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73CA6F95"/>
    <w:multiLevelType w:val="hybridMultilevel"/>
    <w:tmpl w:val="673CFCD6"/>
    <w:lvl w:ilvl="0" w:tplc="81E81C4E">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2">
    <w:nsid w:val="74675862"/>
    <w:multiLevelType w:val="hybridMultilevel"/>
    <w:tmpl w:val="F6C2040A"/>
    <w:lvl w:ilvl="0" w:tplc="57F47DE4">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3">
    <w:nsid w:val="746D4F1A"/>
    <w:multiLevelType w:val="hybridMultilevel"/>
    <w:tmpl w:val="16C26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649144E"/>
    <w:multiLevelType w:val="hybridMultilevel"/>
    <w:tmpl w:val="28220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68F0C09"/>
    <w:multiLevelType w:val="hybridMultilevel"/>
    <w:tmpl w:val="2CBEC138"/>
    <w:lvl w:ilvl="0" w:tplc="F2321314">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6">
    <w:nsid w:val="78A8223C"/>
    <w:multiLevelType w:val="hybridMultilevel"/>
    <w:tmpl w:val="4F9C68EE"/>
    <w:lvl w:ilvl="0" w:tplc="5ED0C6C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9395EFC"/>
    <w:multiLevelType w:val="hybridMultilevel"/>
    <w:tmpl w:val="F08A96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98A6C44"/>
    <w:multiLevelType w:val="hybridMultilevel"/>
    <w:tmpl w:val="60783CC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7A055B16"/>
    <w:multiLevelType w:val="hybridMultilevel"/>
    <w:tmpl w:val="687CF370"/>
    <w:lvl w:ilvl="0" w:tplc="F39C38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7AF60636"/>
    <w:multiLevelType w:val="hybridMultilevel"/>
    <w:tmpl w:val="D12AD194"/>
    <w:lvl w:ilvl="0" w:tplc="308E25DC">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71">
    <w:nsid w:val="7AFE39CE"/>
    <w:multiLevelType w:val="hybridMultilevel"/>
    <w:tmpl w:val="FFBA411E"/>
    <w:lvl w:ilvl="0" w:tplc="ADD2E3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7B135999"/>
    <w:multiLevelType w:val="hybridMultilevel"/>
    <w:tmpl w:val="B8201D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D8B09D2"/>
    <w:multiLevelType w:val="hybridMultilevel"/>
    <w:tmpl w:val="57CA452C"/>
    <w:lvl w:ilvl="0" w:tplc="027A4372">
      <w:start w:val="1"/>
      <w:numFmt w:val="decimal"/>
      <w:lvlText w:val="%1."/>
      <w:lvlJc w:val="left"/>
      <w:pPr>
        <w:ind w:left="720" w:hanging="360"/>
      </w:pPr>
      <w:rPr>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4">
    <w:nsid w:val="7FA8217D"/>
    <w:multiLevelType w:val="hybridMultilevel"/>
    <w:tmpl w:val="5B82F934"/>
    <w:lvl w:ilvl="0" w:tplc="D152B4CE">
      <w:start w:val="1"/>
      <w:numFmt w:val="decimal"/>
      <w:lvlText w:val="%1)"/>
      <w:lvlJc w:val="left"/>
      <w:pPr>
        <w:ind w:left="1530" w:hanging="360"/>
      </w:pPr>
      <w:rPr>
        <w:rFonts w:ascii="Times New Roman" w:eastAsia="Times New Roman" w:hAnsi="Times New Roman" w:cs="Times New Roman"/>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num w:numId="1">
    <w:abstractNumId w:val="68"/>
  </w:num>
  <w:num w:numId="2">
    <w:abstractNumId w:val="1"/>
  </w:num>
  <w:num w:numId="3">
    <w:abstractNumId w:val="18"/>
  </w:num>
  <w:num w:numId="4">
    <w:abstractNumId w:val="11"/>
  </w:num>
  <w:num w:numId="5">
    <w:abstractNumId w:val="39"/>
  </w:num>
  <w:num w:numId="6">
    <w:abstractNumId w:val="8"/>
  </w:num>
  <w:num w:numId="7">
    <w:abstractNumId w:val="14"/>
  </w:num>
  <w:num w:numId="8">
    <w:abstractNumId w:val="4"/>
  </w:num>
  <w:num w:numId="9">
    <w:abstractNumId w:val="34"/>
  </w:num>
  <w:num w:numId="10">
    <w:abstractNumId w:val="31"/>
  </w:num>
  <w:num w:numId="11">
    <w:abstractNumId w:val="52"/>
  </w:num>
  <w:num w:numId="12">
    <w:abstractNumId w:val="65"/>
  </w:num>
  <w:num w:numId="13">
    <w:abstractNumId w:val="6"/>
  </w:num>
  <w:num w:numId="14">
    <w:abstractNumId w:val="69"/>
  </w:num>
  <w:num w:numId="15">
    <w:abstractNumId w:val="70"/>
  </w:num>
  <w:num w:numId="16">
    <w:abstractNumId w:val="19"/>
  </w:num>
  <w:num w:numId="17">
    <w:abstractNumId w:val="67"/>
  </w:num>
  <w:num w:numId="18">
    <w:abstractNumId w:val="33"/>
  </w:num>
  <w:num w:numId="19">
    <w:abstractNumId w:val="61"/>
  </w:num>
  <w:num w:numId="20">
    <w:abstractNumId w:val="55"/>
  </w:num>
  <w:num w:numId="21">
    <w:abstractNumId w:val="45"/>
  </w:num>
  <w:num w:numId="22">
    <w:abstractNumId w:val="74"/>
  </w:num>
  <w:num w:numId="23">
    <w:abstractNumId w:val="28"/>
  </w:num>
  <w:num w:numId="24">
    <w:abstractNumId w:val="66"/>
  </w:num>
  <w:num w:numId="25">
    <w:abstractNumId w:val="56"/>
  </w:num>
  <w:num w:numId="26">
    <w:abstractNumId w:val="64"/>
  </w:num>
  <w:num w:numId="27">
    <w:abstractNumId w:val="10"/>
  </w:num>
  <w:num w:numId="28">
    <w:abstractNumId w:val="2"/>
  </w:num>
  <w:num w:numId="29">
    <w:abstractNumId w:val="12"/>
  </w:num>
  <w:num w:numId="30">
    <w:abstractNumId w:val="58"/>
  </w:num>
  <w:num w:numId="31">
    <w:abstractNumId w:val="38"/>
  </w:num>
  <w:num w:numId="32">
    <w:abstractNumId w:val="7"/>
  </w:num>
  <w:num w:numId="33">
    <w:abstractNumId w:val="62"/>
  </w:num>
  <w:num w:numId="34">
    <w:abstractNumId w:val="22"/>
  </w:num>
  <w:num w:numId="35">
    <w:abstractNumId w:val="15"/>
  </w:num>
  <w:num w:numId="36">
    <w:abstractNumId w:val="36"/>
  </w:num>
  <w:num w:numId="37">
    <w:abstractNumId w:val="42"/>
  </w:num>
  <w:num w:numId="38">
    <w:abstractNumId w:val="27"/>
  </w:num>
  <w:num w:numId="39">
    <w:abstractNumId w:val="35"/>
  </w:num>
  <w:num w:numId="40">
    <w:abstractNumId w:val="23"/>
  </w:num>
  <w:num w:numId="41">
    <w:abstractNumId w:val="53"/>
  </w:num>
  <w:num w:numId="42">
    <w:abstractNumId w:val="30"/>
  </w:num>
  <w:num w:numId="43">
    <w:abstractNumId w:val="25"/>
  </w:num>
  <w:num w:numId="44">
    <w:abstractNumId w:val="59"/>
  </w:num>
  <w:num w:numId="45">
    <w:abstractNumId w:val="41"/>
  </w:num>
  <w:num w:numId="4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7"/>
  </w:num>
  <w:num w:numId="58">
    <w:abstractNumId w:val="49"/>
  </w:num>
  <w:num w:numId="59">
    <w:abstractNumId w:val="43"/>
  </w:num>
  <w:num w:numId="60">
    <w:abstractNumId w:val="44"/>
  </w:num>
  <w:num w:numId="61">
    <w:abstractNumId w:val="13"/>
  </w:num>
  <w:num w:numId="62">
    <w:abstractNumId w:val="5"/>
  </w:num>
  <w:num w:numId="63">
    <w:abstractNumId w:val="72"/>
  </w:num>
  <w:num w:numId="64">
    <w:abstractNumId w:val="60"/>
  </w:num>
  <w:num w:numId="65">
    <w:abstractNumId w:val="40"/>
  </w:num>
  <w:num w:numId="66">
    <w:abstractNumId w:val="63"/>
  </w:num>
  <w:num w:numId="67">
    <w:abstractNumId w:val="51"/>
  </w:num>
  <w:num w:numId="68">
    <w:abstractNumId w:val="71"/>
  </w:num>
  <w:num w:numId="69">
    <w:abstractNumId w:val="26"/>
  </w:num>
  <w:num w:numId="70">
    <w:abstractNumId w:val="21"/>
  </w:num>
  <w:num w:numId="71">
    <w:abstractNumId w:val="3"/>
  </w:num>
  <w:num w:numId="72">
    <w:abstractNumId w:val="24"/>
  </w:num>
  <w:num w:numId="73">
    <w:abstractNumId w:val="9"/>
  </w:num>
  <w:num w:numId="74">
    <w:abstractNumId w:val="29"/>
  </w:num>
  <w:num w:numId="75">
    <w:abstractNumId w:val="17"/>
  </w:num>
  <w:numIdMacAtCleanup w:val="7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32770"/>
  </w:hdrShapeDefaults>
  <w:footnotePr>
    <w:footnote w:id="0"/>
    <w:footnote w:id="1"/>
  </w:footnotePr>
  <w:endnotePr>
    <w:endnote w:id="0"/>
    <w:endnote w:id="1"/>
  </w:endnotePr>
  <w:compat/>
  <w:rsids>
    <w:rsidRoot w:val="00BD0AFD"/>
    <w:rsid w:val="00011DF9"/>
    <w:rsid w:val="00015700"/>
    <w:rsid w:val="00016FBB"/>
    <w:rsid w:val="00023AE6"/>
    <w:rsid w:val="00035179"/>
    <w:rsid w:val="00041567"/>
    <w:rsid w:val="00045F45"/>
    <w:rsid w:val="00053A4D"/>
    <w:rsid w:val="00062A80"/>
    <w:rsid w:val="000630B4"/>
    <w:rsid w:val="000670D9"/>
    <w:rsid w:val="00067E7D"/>
    <w:rsid w:val="00067FDC"/>
    <w:rsid w:val="0007021E"/>
    <w:rsid w:val="000706F1"/>
    <w:rsid w:val="0007387D"/>
    <w:rsid w:val="0007586C"/>
    <w:rsid w:val="0007785E"/>
    <w:rsid w:val="000830BB"/>
    <w:rsid w:val="0008551F"/>
    <w:rsid w:val="00085AAA"/>
    <w:rsid w:val="00091F96"/>
    <w:rsid w:val="00094CE7"/>
    <w:rsid w:val="000A2B98"/>
    <w:rsid w:val="000A4BD3"/>
    <w:rsid w:val="000A67BB"/>
    <w:rsid w:val="000A72DF"/>
    <w:rsid w:val="000B0DF3"/>
    <w:rsid w:val="000B0F55"/>
    <w:rsid w:val="000B7380"/>
    <w:rsid w:val="000C4A5A"/>
    <w:rsid w:val="000D35F0"/>
    <w:rsid w:val="000E0CE4"/>
    <w:rsid w:val="000E11C6"/>
    <w:rsid w:val="000E3192"/>
    <w:rsid w:val="000F2F39"/>
    <w:rsid w:val="000F5349"/>
    <w:rsid w:val="001007C9"/>
    <w:rsid w:val="00100D93"/>
    <w:rsid w:val="001107AC"/>
    <w:rsid w:val="00110E50"/>
    <w:rsid w:val="001171D7"/>
    <w:rsid w:val="00121613"/>
    <w:rsid w:val="00130FE1"/>
    <w:rsid w:val="00131020"/>
    <w:rsid w:val="001344E4"/>
    <w:rsid w:val="001346DB"/>
    <w:rsid w:val="001429F4"/>
    <w:rsid w:val="00143F05"/>
    <w:rsid w:val="0015115D"/>
    <w:rsid w:val="001516C5"/>
    <w:rsid w:val="00154379"/>
    <w:rsid w:val="0015489A"/>
    <w:rsid w:val="00157BC3"/>
    <w:rsid w:val="00161D86"/>
    <w:rsid w:val="00165E65"/>
    <w:rsid w:val="001679B9"/>
    <w:rsid w:val="0017178C"/>
    <w:rsid w:val="00176A97"/>
    <w:rsid w:val="00180BA9"/>
    <w:rsid w:val="0018283F"/>
    <w:rsid w:val="00185906"/>
    <w:rsid w:val="00187945"/>
    <w:rsid w:val="001A0B84"/>
    <w:rsid w:val="001A3C56"/>
    <w:rsid w:val="001B1400"/>
    <w:rsid w:val="001B226E"/>
    <w:rsid w:val="001B53E3"/>
    <w:rsid w:val="001B64EF"/>
    <w:rsid w:val="001C2FA2"/>
    <w:rsid w:val="001D021A"/>
    <w:rsid w:val="001D0772"/>
    <w:rsid w:val="001D30BF"/>
    <w:rsid w:val="001E1026"/>
    <w:rsid w:val="001E4F55"/>
    <w:rsid w:val="001E5690"/>
    <w:rsid w:val="001E5892"/>
    <w:rsid w:val="001E6CCB"/>
    <w:rsid w:val="001F108E"/>
    <w:rsid w:val="001F1631"/>
    <w:rsid w:val="001F25DB"/>
    <w:rsid w:val="001F311D"/>
    <w:rsid w:val="00204B9B"/>
    <w:rsid w:val="00206BE5"/>
    <w:rsid w:val="00206CBB"/>
    <w:rsid w:val="0021029F"/>
    <w:rsid w:val="002140EB"/>
    <w:rsid w:val="0021523D"/>
    <w:rsid w:val="0022302E"/>
    <w:rsid w:val="002234CB"/>
    <w:rsid w:val="0022543A"/>
    <w:rsid w:val="002301EC"/>
    <w:rsid w:val="002326C7"/>
    <w:rsid w:val="002332C3"/>
    <w:rsid w:val="00237389"/>
    <w:rsid w:val="0024082F"/>
    <w:rsid w:val="00242C88"/>
    <w:rsid w:val="00254DD8"/>
    <w:rsid w:val="00261141"/>
    <w:rsid w:val="00261E27"/>
    <w:rsid w:val="002629D2"/>
    <w:rsid w:val="00262DE6"/>
    <w:rsid w:val="00267C7E"/>
    <w:rsid w:val="002855AA"/>
    <w:rsid w:val="00297EFB"/>
    <w:rsid w:val="002A0F98"/>
    <w:rsid w:val="002A203E"/>
    <w:rsid w:val="002A26AD"/>
    <w:rsid w:val="002B7E19"/>
    <w:rsid w:val="002C06AE"/>
    <w:rsid w:val="002D234E"/>
    <w:rsid w:val="002E013A"/>
    <w:rsid w:val="002E557E"/>
    <w:rsid w:val="002F059A"/>
    <w:rsid w:val="002F20A9"/>
    <w:rsid w:val="003046D8"/>
    <w:rsid w:val="00306C34"/>
    <w:rsid w:val="00315990"/>
    <w:rsid w:val="00317CC2"/>
    <w:rsid w:val="003233DC"/>
    <w:rsid w:val="0032510F"/>
    <w:rsid w:val="003271D5"/>
    <w:rsid w:val="00340FFD"/>
    <w:rsid w:val="00342CF9"/>
    <w:rsid w:val="00345215"/>
    <w:rsid w:val="003462E1"/>
    <w:rsid w:val="00347E48"/>
    <w:rsid w:val="003577A8"/>
    <w:rsid w:val="00361344"/>
    <w:rsid w:val="00367154"/>
    <w:rsid w:val="00367621"/>
    <w:rsid w:val="00371AAE"/>
    <w:rsid w:val="00373EB4"/>
    <w:rsid w:val="00386C0A"/>
    <w:rsid w:val="003910E8"/>
    <w:rsid w:val="00392B56"/>
    <w:rsid w:val="003B119C"/>
    <w:rsid w:val="003C07FB"/>
    <w:rsid w:val="003C7804"/>
    <w:rsid w:val="003D0386"/>
    <w:rsid w:val="003E0E6A"/>
    <w:rsid w:val="003E368F"/>
    <w:rsid w:val="003E7CE3"/>
    <w:rsid w:val="00401166"/>
    <w:rsid w:val="004052D1"/>
    <w:rsid w:val="004075F4"/>
    <w:rsid w:val="0041004B"/>
    <w:rsid w:val="004148A1"/>
    <w:rsid w:val="00414FF8"/>
    <w:rsid w:val="004162BE"/>
    <w:rsid w:val="004222A8"/>
    <w:rsid w:val="004247C5"/>
    <w:rsid w:val="00436E58"/>
    <w:rsid w:val="00440EEE"/>
    <w:rsid w:val="00445466"/>
    <w:rsid w:val="00446967"/>
    <w:rsid w:val="00450DC0"/>
    <w:rsid w:val="00451441"/>
    <w:rsid w:val="004545FE"/>
    <w:rsid w:val="004556E8"/>
    <w:rsid w:val="00456EC6"/>
    <w:rsid w:val="0046152C"/>
    <w:rsid w:val="00461FC3"/>
    <w:rsid w:val="00462DBE"/>
    <w:rsid w:val="00463522"/>
    <w:rsid w:val="00465BC3"/>
    <w:rsid w:val="00471D9B"/>
    <w:rsid w:val="00472660"/>
    <w:rsid w:val="00480A49"/>
    <w:rsid w:val="00482AF1"/>
    <w:rsid w:val="0048499E"/>
    <w:rsid w:val="0048575C"/>
    <w:rsid w:val="0048787F"/>
    <w:rsid w:val="00490861"/>
    <w:rsid w:val="0049241E"/>
    <w:rsid w:val="0049407B"/>
    <w:rsid w:val="00497A3C"/>
    <w:rsid w:val="004A0132"/>
    <w:rsid w:val="004A11A4"/>
    <w:rsid w:val="004A6492"/>
    <w:rsid w:val="004A7195"/>
    <w:rsid w:val="004A73B5"/>
    <w:rsid w:val="004B268B"/>
    <w:rsid w:val="004C3074"/>
    <w:rsid w:val="004C44DD"/>
    <w:rsid w:val="004C53AD"/>
    <w:rsid w:val="004D5A94"/>
    <w:rsid w:val="004D6167"/>
    <w:rsid w:val="004D67BE"/>
    <w:rsid w:val="004D68D2"/>
    <w:rsid w:val="004E0EEF"/>
    <w:rsid w:val="004E32FE"/>
    <w:rsid w:val="004E3A93"/>
    <w:rsid w:val="004E43A7"/>
    <w:rsid w:val="004E4992"/>
    <w:rsid w:val="004E6EDE"/>
    <w:rsid w:val="004F4760"/>
    <w:rsid w:val="005005EF"/>
    <w:rsid w:val="00501BE0"/>
    <w:rsid w:val="005043E1"/>
    <w:rsid w:val="00507437"/>
    <w:rsid w:val="00512EA3"/>
    <w:rsid w:val="005205E9"/>
    <w:rsid w:val="00521677"/>
    <w:rsid w:val="00525030"/>
    <w:rsid w:val="00525AD4"/>
    <w:rsid w:val="0052670A"/>
    <w:rsid w:val="00526C29"/>
    <w:rsid w:val="0052752F"/>
    <w:rsid w:val="005300D6"/>
    <w:rsid w:val="0053219F"/>
    <w:rsid w:val="00541306"/>
    <w:rsid w:val="00545443"/>
    <w:rsid w:val="005507DD"/>
    <w:rsid w:val="0055156C"/>
    <w:rsid w:val="00556F8A"/>
    <w:rsid w:val="005671F0"/>
    <w:rsid w:val="00572FCC"/>
    <w:rsid w:val="005733D0"/>
    <w:rsid w:val="00591902"/>
    <w:rsid w:val="005A36D9"/>
    <w:rsid w:val="005A434A"/>
    <w:rsid w:val="005A6753"/>
    <w:rsid w:val="005C1F76"/>
    <w:rsid w:val="005C7E00"/>
    <w:rsid w:val="005D2AF5"/>
    <w:rsid w:val="005D7ACC"/>
    <w:rsid w:val="005D7B28"/>
    <w:rsid w:val="005E1641"/>
    <w:rsid w:val="005E6A75"/>
    <w:rsid w:val="005F4CD8"/>
    <w:rsid w:val="005F6E5B"/>
    <w:rsid w:val="00600A70"/>
    <w:rsid w:val="006039CA"/>
    <w:rsid w:val="006049B7"/>
    <w:rsid w:val="006071F5"/>
    <w:rsid w:val="006124EE"/>
    <w:rsid w:val="00621590"/>
    <w:rsid w:val="00623952"/>
    <w:rsid w:val="00632475"/>
    <w:rsid w:val="006326EB"/>
    <w:rsid w:val="006364AB"/>
    <w:rsid w:val="00641A10"/>
    <w:rsid w:val="006434F1"/>
    <w:rsid w:val="006461CE"/>
    <w:rsid w:val="00650AC0"/>
    <w:rsid w:val="00651ACD"/>
    <w:rsid w:val="00652C14"/>
    <w:rsid w:val="0065527A"/>
    <w:rsid w:val="00655828"/>
    <w:rsid w:val="00663626"/>
    <w:rsid w:val="00665AA7"/>
    <w:rsid w:val="00665F6F"/>
    <w:rsid w:val="00666B67"/>
    <w:rsid w:val="00673C4D"/>
    <w:rsid w:val="00676DB3"/>
    <w:rsid w:val="00680875"/>
    <w:rsid w:val="00682A0F"/>
    <w:rsid w:val="0068466A"/>
    <w:rsid w:val="006849BF"/>
    <w:rsid w:val="00694672"/>
    <w:rsid w:val="006A2BB4"/>
    <w:rsid w:val="006C4003"/>
    <w:rsid w:val="006C628C"/>
    <w:rsid w:val="006D61E2"/>
    <w:rsid w:val="006D6CF6"/>
    <w:rsid w:val="006E01FC"/>
    <w:rsid w:val="006E3203"/>
    <w:rsid w:val="006E41F2"/>
    <w:rsid w:val="006E5797"/>
    <w:rsid w:val="006E5F59"/>
    <w:rsid w:val="006F2F71"/>
    <w:rsid w:val="006F4CB8"/>
    <w:rsid w:val="006F63FA"/>
    <w:rsid w:val="00701423"/>
    <w:rsid w:val="00703671"/>
    <w:rsid w:val="00704D67"/>
    <w:rsid w:val="007050E0"/>
    <w:rsid w:val="00722D73"/>
    <w:rsid w:val="00724230"/>
    <w:rsid w:val="007246AE"/>
    <w:rsid w:val="00726B55"/>
    <w:rsid w:val="00736462"/>
    <w:rsid w:val="00737FC4"/>
    <w:rsid w:val="00740048"/>
    <w:rsid w:val="007450CD"/>
    <w:rsid w:val="0074653C"/>
    <w:rsid w:val="00762810"/>
    <w:rsid w:val="00763543"/>
    <w:rsid w:val="00764DF8"/>
    <w:rsid w:val="007665DC"/>
    <w:rsid w:val="00775FEC"/>
    <w:rsid w:val="0078014E"/>
    <w:rsid w:val="0078132B"/>
    <w:rsid w:val="0078266C"/>
    <w:rsid w:val="0078289C"/>
    <w:rsid w:val="00786D02"/>
    <w:rsid w:val="00790255"/>
    <w:rsid w:val="007920F5"/>
    <w:rsid w:val="0079365D"/>
    <w:rsid w:val="0079441E"/>
    <w:rsid w:val="007972E8"/>
    <w:rsid w:val="007A04A3"/>
    <w:rsid w:val="007A39CD"/>
    <w:rsid w:val="007B358C"/>
    <w:rsid w:val="007B5FD4"/>
    <w:rsid w:val="007C525A"/>
    <w:rsid w:val="007D3AFF"/>
    <w:rsid w:val="007D6606"/>
    <w:rsid w:val="007D6C55"/>
    <w:rsid w:val="007E3934"/>
    <w:rsid w:val="007E5DAE"/>
    <w:rsid w:val="007E6CD8"/>
    <w:rsid w:val="007E71F3"/>
    <w:rsid w:val="007F4805"/>
    <w:rsid w:val="007F4BFE"/>
    <w:rsid w:val="00802241"/>
    <w:rsid w:val="00804C39"/>
    <w:rsid w:val="00815454"/>
    <w:rsid w:val="00815F04"/>
    <w:rsid w:val="008210F7"/>
    <w:rsid w:val="00821619"/>
    <w:rsid w:val="008230AD"/>
    <w:rsid w:val="008341E6"/>
    <w:rsid w:val="008373B9"/>
    <w:rsid w:val="00842826"/>
    <w:rsid w:val="00843E48"/>
    <w:rsid w:val="00846453"/>
    <w:rsid w:val="0086501A"/>
    <w:rsid w:val="00871FE2"/>
    <w:rsid w:val="00873CE3"/>
    <w:rsid w:val="008744B6"/>
    <w:rsid w:val="008853F1"/>
    <w:rsid w:val="00885FE5"/>
    <w:rsid w:val="008874A6"/>
    <w:rsid w:val="0089054A"/>
    <w:rsid w:val="00894044"/>
    <w:rsid w:val="00896DC9"/>
    <w:rsid w:val="008A322D"/>
    <w:rsid w:val="008B24A3"/>
    <w:rsid w:val="008B6883"/>
    <w:rsid w:val="008C6CA8"/>
    <w:rsid w:val="008D2220"/>
    <w:rsid w:val="008D789A"/>
    <w:rsid w:val="008F307B"/>
    <w:rsid w:val="008F410C"/>
    <w:rsid w:val="008F471E"/>
    <w:rsid w:val="008F6D95"/>
    <w:rsid w:val="008F6EB0"/>
    <w:rsid w:val="00901843"/>
    <w:rsid w:val="009023EC"/>
    <w:rsid w:val="009037B6"/>
    <w:rsid w:val="00903D3B"/>
    <w:rsid w:val="00912F0A"/>
    <w:rsid w:val="00915B5D"/>
    <w:rsid w:val="0091732C"/>
    <w:rsid w:val="009201C5"/>
    <w:rsid w:val="00923E7A"/>
    <w:rsid w:val="009323D2"/>
    <w:rsid w:val="0093263A"/>
    <w:rsid w:val="00933700"/>
    <w:rsid w:val="009350FF"/>
    <w:rsid w:val="00935554"/>
    <w:rsid w:val="00941A23"/>
    <w:rsid w:val="00942E6D"/>
    <w:rsid w:val="00943231"/>
    <w:rsid w:val="00945462"/>
    <w:rsid w:val="0095388A"/>
    <w:rsid w:val="00957B10"/>
    <w:rsid w:val="00962595"/>
    <w:rsid w:val="00967D66"/>
    <w:rsid w:val="009741E9"/>
    <w:rsid w:val="009746DD"/>
    <w:rsid w:val="009753A1"/>
    <w:rsid w:val="0098256F"/>
    <w:rsid w:val="009867EF"/>
    <w:rsid w:val="00994114"/>
    <w:rsid w:val="0099498F"/>
    <w:rsid w:val="00995454"/>
    <w:rsid w:val="00995B14"/>
    <w:rsid w:val="009A111C"/>
    <w:rsid w:val="009A1741"/>
    <w:rsid w:val="009A3CCE"/>
    <w:rsid w:val="009A53A5"/>
    <w:rsid w:val="009B493B"/>
    <w:rsid w:val="009C3E9B"/>
    <w:rsid w:val="009C6487"/>
    <w:rsid w:val="009C6776"/>
    <w:rsid w:val="009C7CE7"/>
    <w:rsid w:val="009D08B2"/>
    <w:rsid w:val="009D09DE"/>
    <w:rsid w:val="009D2060"/>
    <w:rsid w:val="009D53A2"/>
    <w:rsid w:val="009E4700"/>
    <w:rsid w:val="009F0F62"/>
    <w:rsid w:val="009F2017"/>
    <w:rsid w:val="009F6439"/>
    <w:rsid w:val="009F7996"/>
    <w:rsid w:val="00A01596"/>
    <w:rsid w:val="00A05576"/>
    <w:rsid w:val="00A11F91"/>
    <w:rsid w:val="00A163CB"/>
    <w:rsid w:val="00A22B10"/>
    <w:rsid w:val="00A34C39"/>
    <w:rsid w:val="00A35072"/>
    <w:rsid w:val="00A41741"/>
    <w:rsid w:val="00A41D35"/>
    <w:rsid w:val="00A44264"/>
    <w:rsid w:val="00A44E60"/>
    <w:rsid w:val="00A4563F"/>
    <w:rsid w:val="00A47967"/>
    <w:rsid w:val="00A47EC0"/>
    <w:rsid w:val="00A5422A"/>
    <w:rsid w:val="00A55701"/>
    <w:rsid w:val="00A6040A"/>
    <w:rsid w:val="00A61E3A"/>
    <w:rsid w:val="00A62149"/>
    <w:rsid w:val="00A625EE"/>
    <w:rsid w:val="00A64149"/>
    <w:rsid w:val="00A673BF"/>
    <w:rsid w:val="00A6789F"/>
    <w:rsid w:val="00A72019"/>
    <w:rsid w:val="00A7447E"/>
    <w:rsid w:val="00A74B8F"/>
    <w:rsid w:val="00A754C1"/>
    <w:rsid w:val="00A80FEB"/>
    <w:rsid w:val="00A8733E"/>
    <w:rsid w:val="00A925F7"/>
    <w:rsid w:val="00A941AC"/>
    <w:rsid w:val="00A97CEE"/>
    <w:rsid w:val="00AA01F0"/>
    <w:rsid w:val="00AA0F4F"/>
    <w:rsid w:val="00AA2A9D"/>
    <w:rsid w:val="00AA2D12"/>
    <w:rsid w:val="00AA7F21"/>
    <w:rsid w:val="00AB019D"/>
    <w:rsid w:val="00AB3CE0"/>
    <w:rsid w:val="00AC7C2E"/>
    <w:rsid w:val="00AD20F9"/>
    <w:rsid w:val="00AD52C9"/>
    <w:rsid w:val="00AD6674"/>
    <w:rsid w:val="00AD77CD"/>
    <w:rsid w:val="00AE148A"/>
    <w:rsid w:val="00AE7B64"/>
    <w:rsid w:val="00AF373C"/>
    <w:rsid w:val="00B035FA"/>
    <w:rsid w:val="00B04959"/>
    <w:rsid w:val="00B04992"/>
    <w:rsid w:val="00B10EEC"/>
    <w:rsid w:val="00B3401C"/>
    <w:rsid w:val="00B34026"/>
    <w:rsid w:val="00B35529"/>
    <w:rsid w:val="00B36C97"/>
    <w:rsid w:val="00B40A5A"/>
    <w:rsid w:val="00B43528"/>
    <w:rsid w:val="00B436EF"/>
    <w:rsid w:val="00B50003"/>
    <w:rsid w:val="00B50E21"/>
    <w:rsid w:val="00B52160"/>
    <w:rsid w:val="00B53E23"/>
    <w:rsid w:val="00B63F5A"/>
    <w:rsid w:val="00B648A4"/>
    <w:rsid w:val="00B649C2"/>
    <w:rsid w:val="00B80516"/>
    <w:rsid w:val="00B817C2"/>
    <w:rsid w:val="00B828F2"/>
    <w:rsid w:val="00B83C62"/>
    <w:rsid w:val="00B8495B"/>
    <w:rsid w:val="00B857E6"/>
    <w:rsid w:val="00B925AF"/>
    <w:rsid w:val="00B92BB8"/>
    <w:rsid w:val="00BA4735"/>
    <w:rsid w:val="00BA7C84"/>
    <w:rsid w:val="00BB3422"/>
    <w:rsid w:val="00BB5633"/>
    <w:rsid w:val="00BC2096"/>
    <w:rsid w:val="00BC7053"/>
    <w:rsid w:val="00BC765D"/>
    <w:rsid w:val="00BD0AFD"/>
    <w:rsid w:val="00BD0F71"/>
    <w:rsid w:val="00BD2480"/>
    <w:rsid w:val="00BD2C55"/>
    <w:rsid w:val="00BE1440"/>
    <w:rsid w:val="00BE315E"/>
    <w:rsid w:val="00BF1A4B"/>
    <w:rsid w:val="00BF3EE3"/>
    <w:rsid w:val="00C041AB"/>
    <w:rsid w:val="00C04D1A"/>
    <w:rsid w:val="00C06EF6"/>
    <w:rsid w:val="00C0784A"/>
    <w:rsid w:val="00C119EB"/>
    <w:rsid w:val="00C14B1C"/>
    <w:rsid w:val="00C27D53"/>
    <w:rsid w:val="00C27ECC"/>
    <w:rsid w:val="00C331FF"/>
    <w:rsid w:val="00C33A34"/>
    <w:rsid w:val="00C4042D"/>
    <w:rsid w:val="00C42929"/>
    <w:rsid w:val="00C44389"/>
    <w:rsid w:val="00C46F0B"/>
    <w:rsid w:val="00C5539B"/>
    <w:rsid w:val="00C609A4"/>
    <w:rsid w:val="00C80228"/>
    <w:rsid w:val="00C81A3C"/>
    <w:rsid w:val="00C81C26"/>
    <w:rsid w:val="00C861DB"/>
    <w:rsid w:val="00C94048"/>
    <w:rsid w:val="00CA023A"/>
    <w:rsid w:val="00CA4F85"/>
    <w:rsid w:val="00CB129A"/>
    <w:rsid w:val="00CC06EC"/>
    <w:rsid w:val="00CC1FA1"/>
    <w:rsid w:val="00CC611A"/>
    <w:rsid w:val="00CD3118"/>
    <w:rsid w:val="00CD3408"/>
    <w:rsid w:val="00CD7B12"/>
    <w:rsid w:val="00CE0158"/>
    <w:rsid w:val="00CE2CCC"/>
    <w:rsid w:val="00CE3214"/>
    <w:rsid w:val="00CE40D6"/>
    <w:rsid w:val="00CF1C0B"/>
    <w:rsid w:val="00CF217F"/>
    <w:rsid w:val="00CF48C3"/>
    <w:rsid w:val="00D00B8F"/>
    <w:rsid w:val="00D03300"/>
    <w:rsid w:val="00D14245"/>
    <w:rsid w:val="00D166D1"/>
    <w:rsid w:val="00D25798"/>
    <w:rsid w:val="00D312BB"/>
    <w:rsid w:val="00D33FAF"/>
    <w:rsid w:val="00D40953"/>
    <w:rsid w:val="00D43550"/>
    <w:rsid w:val="00D44CD6"/>
    <w:rsid w:val="00D51029"/>
    <w:rsid w:val="00D56EE9"/>
    <w:rsid w:val="00D76B4E"/>
    <w:rsid w:val="00D868A8"/>
    <w:rsid w:val="00D92C74"/>
    <w:rsid w:val="00D94230"/>
    <w:rsid w:val="00DA22EF"/>
    <w:rsid w:val="00DA301D"/>
    <w:rsid w:val="00DA3DE7"/>
    <w:rsid w:val="00DB098D"/>
    <w:rsid w:val="00DB39E0"/>
    <w:rsid w:val="00DC0539"/>
    <w:rsid w:val="00DC1CC8"/>
    <w:rsid w:val="00DC208F"/>
    <w:rsid w:val="00DC41E9"/>
    <w:rsid w:val="00DC57E7"/>
    <w:rsid w:val="00DC5B43"/>
    <w:rsid w:val="00DC5C53"/>
    <w:rsid w:val="00DC60B1"/>
    <w:rsid w:val="00DC6347"/>
    <w:rsid w:val="00DC77BF"/>
    <w:rsid w:val="00DD0212"/>
    <w:rsid w:val="00DD2D67"/>
    <w:rsid w:val="00DD38F3"/>
    <w:rsid w:val="00DD609D"/>
    <w:rsid w:val="00DD6924"/>
    <w:rsid w:val="00DD765D"/>
    <w:rsid w:val="00DE03AA"/>
    <w:rsid w:val="00DE10D3"/>
    <w:rsid w:val="00DE27AB"/>
    <w:rsid w:val="00DF74E3"/>
    <w:rsid w:val="00E00F52"/>
    <w:rsid w:val="00E033C5"/>
    <w:rsid w:val="00E07808"/>
    <w:rsid w:val="00E10A5C"/>
    <w:rsid w:val="00E11086"/>
    <w:rsid w:val="00E262B7"/>
    <w:rsid w:val="00E27726"/>
    <w:rsid w:val="00E305FA"/>
    <w:rsid w:val="00E30B86"/>
    <w:rsid w:val="00E30FD7"/>
    <w:rsid w:val="00E44F2B"/>
    <w:rsid w:val="00E45A96"/>
    <w:rsid w:val="00E45BE2"/>
    <w:rsid w:val="00E529D0"/>
    <w:rsid w:val="00E53D16"/>
    <w:rsid w:val="00E56C8F"/>
    <w:rsid w:val="00E57DA1"/>
    <w:rsid w:val="00E67F8E"/>
    <w:rsid w:val="00E70306"/>
    <w:rsid w:val="00E70AD7"/>
    <w:rsid w:val="00E80811"/>
    <w:rsid w:val="00E83A48"/>
    <w:rsid w:val="00E8468B"/>
    <w:rsid w:val="00E906F4"/>
    <w:rsid w:val="00E931FE"/>
    <w:rsid w:val="00E947CB"/>
    <w:rsid w:val="00E9698E"/>
    <w:rsid w:val="00EA18F9"/>
    <w:rsid w:val="00EA2275"/>
    <w:rsid w:val="00EB40E4"/>
    <w:rsid w:val="00EB464F"/>
    <w:rsid w:val="00EB6933"/>
    <w:rsid w:val="00EC2EB2"/>
    <w:rsid w:val="00EC4481"/>
    <w:rsid w:val="00ED2DAA"/>
    <w:rsid w:val="00EF245F"/>
    <w:rsid w:val="00EF3031"/>
    <w:rsid w:val="00EF4E17"/>
    <w:rsid w:val="00EF6488"/>
    <w:rsid w:val="00F076DD"/>
    <w:rsid w:val="00F135F5"/>
    <w:rsid w:val="00F13BAF"/>
    <w:rsid w:val="00F14940"/>
    <w:rsid w:val="00F14E65"/>
    <w:rsid w:val="00F21CF1"/>
    <w:rsid w:val="00F23EFC"/>
    <w:rsid w:val="00F277C8"/>
    <w:rsid w:val="00F30453"/>
    <w:rsid w:val="00F31443"/>
    <w:rsid w:val="00F37836"/>
    <w:rsid w:val="00F45F19"/>
    <w:rsid w:val="00F53892"/>
    <w:rsid w:val="00F56465"/>
    <w:rsid w:val="00F62320"/>
    <w:rsid w:val="00F717A7"/>
    <w:rsid w:val="00F71C6D"/>
    <w:rsid w:val="00F72348"/>
    <w:rsid w:val="00F7621F"/>
    <w:rsid w:val="00F91351"/>
    <w:rsid w:val="00F927DF"/>
    <w:rsid w:val="00F9782C"/>
    <w:rsid w:val="00F9793D"/>
    <w:rsid w:val="00FA3348"/>
    <w:rsid w:val="00FA3476"/>
    <w:rsid w:val="00FB0497"/>
    <w:rsid w:val="00FB0A68"/>
    <w:rsid w:val="00FB3321"/>
    <w:rsid w:val="00FC3B57"/>
    <w:rsid w:val="00FC546F"/>
    <w:rsid w:val="00FC6119"/>
    <w:rsid w:val="00FD49A4"/>
    <w:rsid w:val="00FD7531"/>
    <w:rsid w:val="00FE0D33"/>
    <w:rsid w:val="00FE3BF9"/>
    <w:rsid w:val="00FE4E53"/>
    <w:rsid w:val="00FE6907"/>
    <w:rsid w:val="00FF0022"/>
    <w:rsid w:val="00FF04EA"/>
    <w:rsid w:val="00FF1006"/>
    <w:rsid w:val="00FF1371"/>
    <w:rsid w:val="00FF232E"/>
    <w:rsid w:val="00FF5514"/>
    <w:rsid w:val="00FF768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0AFD"/>
  </w:style>
  <w:style w:type="paragraph" w:styleId="Heading1">
    <w:name w:val="heading 1"/>
    <w:basedOn w:val="Normal"/>
    <w:next w:val="Normal"/>
    <w:link w:val="Heading1Char"/>
    <w:uiPriority w:val="9"/>
    <w:qFormat/>
    <w:rsid w:val="007B358C"/>
    <w:pPr>
      <w:keepNext/>
      <w:keepLines/>
      <w:numPr>
        <w:numId w:val="59"/>
      </w:numPr>
      <w:spacing w:after="0" w:line="360" w:lineRule="auto"/>
      <w:jc w:val="center"/>
      <w:outlineLvl w:val="0"/>
    </w:pPr>
    <w:rPr>
      <w:rFonts w:ascii="Times New Roman" w:eastAsiaTheme="majorEastAsia" w:hAnsi="Times New Roman" w:cstheme="majorBidi"/>
      <w:bCs/>
      <w:sz w:val="24"/>
      <w:szCs w:val="28"/>
    </w:rPr>
  </w:style>
  <w:style w:type="paragraph" w:styleId="Heading2">
    <w:name w:val="heading 2"/>
    <w:basedOn w:val="Normal"/>
    <w:next w:val="Normal"/>
    <w:link w:val="Heading2Char"/>
    <w:uiPriority w:val="9"/>
    <w:unhideWhenUsed/>
    <w:qFormat/>
    <w:rsid w:val="00386C0A"/>
    <w:pPr>
      <w:keepNext/>
      <w:keepLines/>
      <w:numPr>
        <w:ilvl w:val="1"/>
        <w:numId w:val="59"/>
      </w:numPr>
      <w:spacing w:before="200" w:after="0" w:line="360" w:lineRule="auto"/>
      <w:jc w:val="both"/>
      <w:outlineLvl w:val="1"/>
    </w:pPr>
    <w:rPr>
      <w:rFonts w:ascii="Times New Roman" w:eastAsiaTheme="majorEastAsia" w:hAnsi="Times New Roman" w:cstheme="majorBidi"/>
      <w:bCs/>
      <w:color w:val="4F81BD" w:themeColor="accent1"/>
      <w:sz w:val="24"/>
      <w:szCs w:val="26"/>
    </w:rPr>
  </w:style>
  <w:style w:type="paragraph" w:styleId="Heading3">
    <w:name w:val="heading 3"/>
    <w:basedOn w:val="Normal"/>
    <w:next w:val="Normal"/>
    <w:link w:val="Heading3Char"/>
    <w:uiPriority w:val="9"/>
    <w:unhideWhenUsed/>
    <w:qFormat/>
    <w:rsid w:val="002234CB"/>
    <w:pPr>
      <w:keepNext/>
      <w:keepLines/>
      <w:numPr>
        <w:ilvl w:val="2"/>
        <w:numId w:val="59"/>
      </w:numPr>
      <w:spacing w:before="200" w:after="0" w:line="360" w:lineRule="auto"/>
      <w:jc w:val="both"/>
      <w:outlineLvl w:val="2"/>
    </w:pPr>
    <w:rPr>
      <w:rFonts w:ascii="Times New Roman" w:eastAsiaTheme="majorEastAsia" w:hAnsi="Times New Roman" w:cstheme="majorBidi"/>
      <w:bCs/>
      <w:sz w:val="24"/>
    </w:rPr>
  </w:style>
  <w:style w:type="paragraph" w:styleId="Heading4">
    <w:name w:val="heading 4"/>
    <w:basedOn w:val="Normal"/>
    <w:next w:val="Normal"/>
    <w:link w:val="Heading4Char"/>
    <w:uiPriority w:val="9"/>
    <w:unhideWhenUsed/>
    <w:qFormat/>
    <w:rsid w:val="00100D93"/>
    <w:pPr>
      <w:keepNext/>
      <w:keepLines/>
      <w:spacing w:before="200" w:after="0" w:line="360" w:lineRule="auto"/>
      <w:jc w:val="both"/>
      <w:outlineLvl w:val="3"/>
    </w:pPr>
    <w:rPr>
      <w:rFonts w:ascii="Times New Roman" w:eastAsiaTheme="majorEastAsia" w:hAnsi="Times New Roman" w:cstheme="majorBidi"/>
      <w:b/>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0A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0AFD"/>
    <w:rPr>
      <w:rFonts w:ascii="Tahoma" w:hAnsi="Tahoma" w:cs="Tahoma"/>
      <w:sz w:val="16"/>
      <w:szCs w:val="16"/>
    </w:rPr>
  </w:style>
  <w:style w:type="paragraph" w:styleId="ListParagraph">
    <w:name w:val="List Paragraph"/>
    <w:aliases w:val="Body of text,List Paragraph1,skripsi,Body Text Char1,Char Char2,List Paragraph2"/>
    <w:basedOn w:val="Normal"/>
    <w:link w:val="ListParagraphChar"/>
    <w:uiPriority w:val="99"/>
    <w:qFormat/>
    <w:rsid w:val="00BD0AFD"/>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1"/>
    <w:qFormat/>
    <w:rsid w:val="00BD0AFD"/>
  </w:style>
  <w:style w:type="table" w:styleId="TableGrid">
    <w:name w:val="Table Grid"/>
    <w:basedOn w:val="TableNormal"/>
    <w:uiPriority w:val="59"/>
    <w:rsid w:val="00BD0AF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BD0AFD"/>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BD0A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AFD"/>
  </w:style>
  <w:style w:type="paragraph" w:styleId="Footer">
    <w:name w:val="footer"/>
    <w:basedOn w:val="Normal"/>
    <w:link w:val="FooterChar"/>
    <w:uiPriority w:val="99"/>
    <w:unhideWhenUsed/>
    <w:rsid w:val="00BD0A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AFD"/>
  </w:style>
  <w:style w:type="character" w:styleId="PlaceholderText">
    <w:name w:val="Placeholder Text"/>
    <w:basedOn w:val="DefaultParagraphFont"/>
    <w:uiPriority w:val="99"/>
    <w:semiHidden/>
    <w:rsid w:val="008F410C"/>
    <w:rPr>
      <w:color w:val="808080"/>
    </w:rPr>
  </w:style>
  <w:style w:type="character" w:customStyle="1" w:styleId="Bodytext1">
    <w:name w:val="Body text|1_"/>
    <w:basedOn w:val="DefaultParagraphFont"/>
    <w:link w:val="Bodytext10"/>
    <w:rsid w:val="00482AF1"/>
    <w:rPr>
      <w:sz w:val="17"/>
      <w:szCs w:val="17"/>
      <w:shd w:val="clear" w:color="auto" w:fill="FFFFFF"/>
    </w:rPr>
  </w:style>
  <w:style w:type="paragraph" w:customStyle="1" w:styleId="Bodytext10">
    <w:name w:val="Body text|1"/>
    <w:basedOn w:val="Normal"/>
    <w:link w:val="Bodytext1"/>
    <w:rsid w:val="00482AF1"/>
    <w:pPr>
      <w:widowControl w:val="0"/>
      <w:shd w:val="clear" w:color="auto" w:fill="FFFFFF"/>
      <w:spacing w:after="0" w:line="480" w:lineRule="auto"/>
      <w:ind w:firstLine="320"/>
    </w:pPr>
    <w:rPr>
      <w:sz w:val="17"/>
      <w:szCs w:val="17"/>
    </w:rPr>
  </w:style>
  <w:style w:type="paragraph" w:styleId="HTMLPreformatted">
    <w:name w:val="HTML Preformatted"/>
    <w:basedOn w:val="Normal"/>
    <w:link w:val="HTMLPreformattedChar"/>
    <w:uiPriority w:val="99"/>
    <w:semiHidden/>
    <w:unhideWhenUsed/>
    <w:rsid w:val="009F7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F7996"/>
    <w:rPr>
      <w:rFonts w:ascii="Courier New" w:eastAsia="Times New Roman" w:hAnsi="Courier New" w:cs="Courier New"/>
      <w:sz w:val="20"/>
      <w:szCs w:val="20"/>
    </w:rPr>
  </w:style>
  <w:style w:type="character" w:customStyle="1" w:styleId="y2iqfc">
    <w:name w:val="y2iqfc"/>
    <w:basedOn w:val="DefaultParagraphFont"/>
    <w:rsid w:val="009F7996"/>
  </w:style>
  <w:style w:type="character" w:styleId="Hyperlink">
    <w:name w:val="Hyperlink"/>
    <w:basedOn w:val="DefaultParagraphFont"/>
    <w:uiPriority w:val="99"/>
    <w:unhideWhenUsed/>
    <w:rsid w:val="006C4003"/>
    <w:rPr>
      <w:color w:val="0000FF"/>
      <w:u w:val="single"/>
    </w:rPr>
  </w:style>
  <w:style w:type="paragraph" w:styleId="Title">
    <w:name w:val="Title"/>
    <w:basedOn w:val="Normal"/>
    <w:link w:val="TitleChar"/>
    <w:uiPriority w:val="1"/>
    <w:qFormat/>
    <w:rsid w:val="006C4003"/>
    <w:pPr>
      <w:widowControl w:val="0"/>
      <w:autoSpaceDE w:val="0"/>
      <w:autoSpaceDN w:val="0"/>
      <w:spacing w:before="71" w:after="0" w:line="240" w:lineRule="auto"/>
      <w:ind w:left="1179" w:right="1177"/>
      <w:jc w:val="center"/>
    </w:pPr>
    <w:rPr>
      <w:rFonts w:ascii="Times New Roman" w:eastAsia="Times New Roman" w:hAnsi="Times New Roman" w:cs="Times New Roman"/>
      <w:b/>
      <w:bCs/>
      <w:sz w:val="36"/>
      <w:szCs w:val="36"/>
    </w:rPr>
  </w:style>
  <w:style w:type="character" w:customStyle="1" w:styleId="TitleChar">
    <w:name w:val="Title Char"/>
    <w:basedOn w:val="DefaultParagraphFont"/>
    <w:link w:val="Title"/>
    <w:uiPriority w:val="1"/>
    <w:rsid w:val="006C4003"/>
    <w:rPr>
      <w:rFonts w:ascii="Times New Roman" w:eastAsia="Times New Roman" w:hAnsi="Times New Roman" w:cs="Times New Roman"/>
      <w:b/>
      <w:bCs/>
      <w:sz w:val="36"/>
      <w:szCs w:val="36"/>
    </w:rPr>
  </w:style>
  <w:style w:type="paragraph" w:styleId="BodyText">
    <w:name w:val="Body Text"/>
    <w:basedOn w:val="Normal"/>
    <w:link w:val="BodyTextChar"/>
    <w:uiPriority w:val="1"/>
    <w:semiHidden/>
    <w:unhideWhenUsed/>
    <w:qFormat/>
    <w:rsid w:val="006C4003"/>
    <w:pPr>
      <w:widowControl w:val="0"/>
      <w:autoSpaceDE w:val="0"/>
      <w:autoSpaceDN w:val="0"/>
      <w:spacing w:before="20" w:after="0" w:line="240" w:lineRule="auto"/>
      <w:ind w:left="20"/>
    </w:pPr>
    <w:rPr>
      <w:rFonts w:ascii="Cambria" w:eastAsia="Cambria" w:hAnsi="Cambria" w:cs="Cambria"/>
    </w:rPr>
  </w:style>
  <w:style w:type="character" w:customStyle="1" w:styleId="BodyTextChar">
    <w:name w:val="Body Text Char"/>
    <w:basedOn w:val="DefaultParagraphFont"/>
    <w:link w:val="BodyText"/>
    <w:uiPriority w:val="1"/>
    <w:semiHidden/>
    <w:rsid w:val="006C4003"/>
    <w:rPr>
      <w:rFonts w:ascii="Cambria" w:eastAsia="Cambria" w:hAnsi="Cambria" w:cs="Cambria"/>
    </w:rPr>
  </w:style>
  <w:style w:type="paragraph" w:customStyle="1" w:styleId="xl63">
    <w:name w:val="xl63"/>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4">
    <w:name w:val="xl64"/>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6C400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C4003"/>
    <w:pPr>
      <w:widowControl w:val="0"/>
      <w:autoSpaceDE w:val="0"/>
      <w:autoSpaceDN w:val="0"/>
      <w:spacing w:before="34" w:after="0" w:line="240" w:lineRule="auto"/>
      <w:ind w:right="95"/>
      <w:jc w:val="right"/>
    </w:pPr>
    <w:rPr>
      <w:rFonts w:ascii="Arial MT" w:eastAsia="Arial MT" w:hAnsi="Arial MT" w:cs="Arial MT"/>
    </w:rPr>
  </w:style>
  <w:style w:type="character" w:customStyle="1" w:styleId="Heading1Char">
    <w:name w:val="Heading 1 Char"/>
    <w:basedOn w:val="DefaultParagraphFont"/>
    <w:link w:val="Heading1"/>
    <w:uiPriority w:val="9"/>
    <w:rsid w:val="007B358C"/>
    <w:rPr>
      <w:rFonts w:ascii="Times New Roman" w:eastAsiaTheme="majorEastAsia" w:hAnsi="Times New Roman" w:cstheme="majorBidi"/>
      <w:bCs/>
      <w:sz w:val="24"/>
      <w:szCs w:val="28"/>
    </w:rPr>
  </w:style>
  <w:style w:type="character" w:customStyle="1" w:styleId="Heading2Char">
    <w:name w:val="Heading 2 Char"/>
    <w:basedOn w:val="DefaultParagraphFont"/>
    <w:link w:val="Heading2"/>
    <w:uiPriority w:val="9"/>
    <w:rsid w:val="00386C0A"/>
    <w:rPr>
      <w:rFonts w:ascii="Times New Roman" w:eastAsiaTheme="majorEastAsia" w:hAnsi="Times New Roman" w:cstheme="majorBidi"/>
      <w:bCs/>
      <w:color w:val="4F81BD" w:themeColor="accent1"/>
      <w:sz w:val="24"/>
      <w:szCs w:val="26"/>
    </w:rPr>
  </w:style>
  <w:style w:type="character" w:customStyle="1" w:styleId="Heading3Char">
    <w:name w:val="Heading 3 Char"/>
    <w:basedOn w:val="DefaultParagraphFont"/>
    <w:link w:val="Heading3"/>
    <w:uiPriority w:val="9"/>
    <w:rsid w:val="002234CB"/>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rsid w:val="00100D93"/>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DD0212"/>
    <w:pPr>
      <w:numPr>
        <w:numId w:val="0"/>
      </w:numPr>
      <w:spacing w:before="480" w:line="276" w:lineRule="auto"/>
      <w:jc w:val="left"/>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206BE5"/>
    <w:pPr>
      <w:tabs>
        <w:tab w:val="right" w:leader="dot" w:pos="8261"/>
      </w:tabs>
      <w:spacing w:after="100"/>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DD0212"/>
    <w:pPr>
      <w:spacing w:after="100"/>
      <w:ind w:left="220"/>
    </w:pPr>
  </w:style>
  <w:style w:type="paragraph" w:styleId="TOC3">
    <w:name w:val="toc 3"/>
    <w:basedOn w:val="Normal"/>
    <w:next w:val="Normal"/>
    <w:autoRedefine/>
    <w:uiPriority w:val="39"/>
    <w:unhideWhenUsed/>
    <w:rsid w:val="00DD0212"/>
    <w:pPr>
      <w:spacing w:after="100"/>
      <w:ind w:left="440"/>
    </w:pPr>
  </w:style>
</w:styles>
</file>

<file path=word/webSettings.xml><?xml version="1.0" encoding="utf-8"?>
<w:webSettings xmlns:r="http://schemas.openxmlformats.org/officeDocument/2006/relationships" xmlns:w="http://schemas.openxmlformats.org/wordprocessingml/2006/main">
  <w:divs>
    <w:div w:id="102573738">
      <w:bodyDiv w:val="1"/>
      <w:marLeft w:val="0"/>
      <w:marRight w:val="0"/>
      <w:marTop w:val="0"/>
      <w:marBottom w:val="0"/>
      <w:divBdr>
        <w:top w:val="none" w:sz="0" w:space="0" w:color="auto"/>
        <w:left w:val="none" w:sz="0" w:space="0" w:color="auto"/>
        <w:bottom w:val="none" w:sz="0" w:space="0" w:color="auto"/>
        <w:right w:val="none" w:sz="0" w:space="0" w:color="auto"/>
      </w:divBdr>
    </w:div>
    <w:div w:id="174804181">
      <w:bodyDiv w:val="1"/>
      <w:marLeft w:val="0"/>
      <w:marRight w:val="0"/>
      <w:marTop w:val="0"/>
      <w:marBottom w:val="0"/>
      <w:divBdr>
        <w:top w:val="none" w:sz="0" w:space="0" w:color="auto"/>
        <w:left w:val="none" w:sz="0" w:space="0" w:color="auto"/>
        <w:bottom w:val="none" w:sz="0" w:space="0" w:color="auto"/>
        <w:right w:val="none" w:sz="0" w:space="0" w:color="auto"/>
      </w:divBdr>
    </w:div>
    <w:div w:id="322273058">
      <w:bodyDiv w:val="1"/>
      <w:marLeft w:val="0"/>
      <w:marRight w:val="0"/>
      <w:marTop w:val="0"/>
      <w:marBottom w:val="0"/>
      <w:divBdr>
        <w:top w:val="none" w:sz="0" w:space="0" w:color="auto"/>
        <w:left w:val="none" w:sz="0" w:space="0" w:color="auto"/>
        <w:bottom w:val="none" w:sz="0" w:space="0" w:color="auto"/>
        <w:right w:val="none" w:sz="0" w:space="0" w:color="auto"/>
      </w:divBdr>
    </w:div>
    <w:div w:id="695693851">
      <w:bodyDiv w:val="1"/>
      <w:marLeft w:val="0"/>
      <w:marRight w:val="0"/>
      <w:marTop w:val="0"/>
      <w:marBottom w:val="0"/>
      <w:divBdr>
        <w:top w:val="none" w:sz="0" w:space="0" w:color="auto"/>
        <w:left w:val="none" w:sz="0" w:space="0" w:color="auto"/>
        <w:bottom w:val="none" w:sz="0" w:space="0" w:color="auto"/>
        <w:right w:val="none" w:sz="0" w:space="0" w:color="auto"/>
      </w:divBdr>
    </w:div>
    <w:div w:id="919750967">
      <w:bodyDiv w:val="1"/>
      <w:marLeft w:val="0"/>
      <w:marRight w:val="0"/>
      <w:marTop w:val="0"/>
      <w:marBottom w:val="0"/>
      <w:divBdr>
        <w:top w:val="none" w:sz="0" w:space="0" w:color="auto"/>
        <w:left w:val="none" w:sz="0" w:space="0" w:color="auto"/>
        <w:bottom w:val="none" w:sz="0" w:space="0" w:color="auto"/>
        <w:right w:val="none" w:sz="0" w:space="0" w:color="auto"/>
      </w:divBdr>
    </w:div>
    <w:div w:id="1516455126">
      <w:bodyDiv w:val="1"/>
      <w:marLeft w:val="0"/>
      <w:marRight w:val="0"/>
      <w:marTop w:val="0"/>
      <w:marBottom w:val="0"/>
      <w:divBdr>
        <w:top w:val="none" w:sz="0" w:space="0" w:color="auto"/>
        <w:left w:val="none" w:sz="0" w:space="0" w:color="auto"/>
        <w:bottom w:val="none" w:sz="0" w:space="0" w:color="auto"/>
        <w:right w:val="none" w:sz="0" w:space="0" w:color="auto"/>
      </w:divBdr>
    </w:div>
    <w:div w:id="1637253090">
      <w:bodyDiv w:val="1"/>
      <w:marLeft w:val="0"/>
      <w:marRight w:val="0"/>
      <w:marTop w:val="0"/>
      <w:marBottom w:val="0"/>
      <w:divBdr>
        <w:top w:val="none" w:sz="0" w:space="0" w:color="auto"/>
        <w:left w:val="none" w:sz="0" w:space="0" w:color="auto"/>
        <w:bottom w:val="none" w:sz="0" w:space="0" w:color="auto"/>
        <w:right w:val="none" w:sz="0" w:space="0" w:color="auto"/>
      </w:divBdr>
    </w:div>
    <w:div w:id="1716199089">
      <w:bodyDiv w:val="1"/>
      <w:marLeft w:val="0"/>
      <w:marRight w:val="0"/>
      <w:marTop w:val="0"/>
      <w:marBottom w:val="0"/>
      <w:divBdr>
        <w:top w:val="none" w:sz="0" w:space="0" w:color="auto"/>
        <w:left w:val="none" w:sz="0" w:space="0" w:color="auto"/>
        <w:bottom w:val="none" w:sz="0" w:space="0" w:color="auto"/>
        <w:right w:val="none" w:sz="0" w:space="0" w:color="auto"/>
      </w:divBdr>
    </w:div>
    <w:div w:id="1843933492">
      <w:bodyDiv w:val="1"/>
      <w:marLeft w:val="0"/>
      <w:marRight w:val="0"/>
      <w:marTop w:val="0"/>
      <w:marBottom w:val="0"/>
      <w:divBdr>
        <w:top w:val="none" w:sz="0" w:space="0" w:color="auto"/>
        <w:left w:val="none" w:sz="0" w:space="0" w:color="auto"/>
        <w:bottom w:val="none" w:sz="0" w:space="0" w:color="auto"/>
        <w:right w:val="none" w:sz="0" w:space="0" w:color="auto"/>
      </w:divBdr>
    </w:div>
    <w:div w:id="2083260539">
      <w:bodyDiv w:val="1"/>
      <w:marLeft w:val="0"/>
      <w:marRight w:val="0"/>
      <w:marTop w:val="0"/>
      <w:marBottom w:val="0"/>
      <w:divBdr>
        <w:top w:val="none" w:sz="0" w:space="0" w:color="auto"/>
        <w:left w:val="none" w:sz="0" w:space="0" w:color="auto"/>
        <w:bottom w:val="none" w:sz="0" w:space="0" w:color="auto"/>
        <w:right w:val="none" w:sz="0" w:space="0" w:color="auto"/>
      </w:divBdr>
    </w:div>
    <w:div w:id="2092769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D2DD81-5C39-4274-BA7C-6726A5BB9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1</TotalTime>
  <Pages>8</Pages>
  <Words>4720</Words>
  <Characters>2690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73</cp:revision>
  <dcterms:created xsi:type="dcterms:W3CDTF">2022-02-03T10:22:00Z</dcterms:created>
  <dcterms:modified xsi:type="dcterms:W3CDTF">2022-02-10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d17a75-429e-3abd-9605-5305d2d98f6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